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022CC" w14:textId="335740CF" w:rsidR="007D0F23" w:rsidRPr="006C03F7" w:rsidRDefault="007D0F23" w:rsidP="00B23243">
      <w:pPr>
        <w:spacing w:after="0" w:line="480" w:lineRule="auto"/>
        <w:jc w:val="both"/>
        <w:rPr>
          <w:rFonts w:cstheme="minorHAnsi"/>
          <w:b/>
          <w:bCs/>
          <w:color w:val="000000" w:themeColor="text1"/>
          <w:sz w:val="24"/>
          <w:szCs w:val="24"/>
        </w:rPr>
      </w:pPr>
      <w:bookmarkStart w:id="0" w:name="_Hlk117260700"/>
      <w:bookmarkEnd w:id="0"/>
      <w:r w:rsidRPr="006C03F7">
        <w:rPr>
          <w:rFonts w:cstheme="minorHAnsi"/>
          <w:b/>
          <w:bCs/>
          <w:color w:val="000000" w:themeColor="text1"/>
          <w:sz w:val="24"/>
          <w:szCs w:val="24"/>
        </w:rPr>
        <w:t>Title</w:t>
      </w:r>
    </w:p>
    <w:p w14:paraId="079D4E16" w14:textId="3EB1AC24" w:rsidR="009F2335" w:rsidRPr="006C03F7" w:rsidRDefault="009F2335" w:rsidP="00B23243">
      <w:pPr>
        <w:spacing w:line="480" w:lineRule="auto"/>
        <w:jc w:val="both"/>
        <w:rPr>
          <w:rFonts w:cstheme="minorHAnsi"/>
          <w:color w:val="000000" w:themeColor="text1"/>
          <w:sz w:val="24"/>
          <w:szCs w:val="24"/>
        </w:rPr>
      </w:pPr>
      <w:r w:rsidRPr="006C03F7">
        <w:rPr>
          <w:rFonts w:cstheme="minorHAnsi"/>
          <w:color w:val="000000" w:themeColor="text1"/>
          <w:sz w:val="24"/>
          <w:szCs w:val="24"/>
        </w:rPr>
        <w:t>Could anionic LDL be a ligand for RAGE and TREM2 in addition to LOX-1 and thus exacerbate lung disease and dementia?</w:t>
      </w:r>
    </w:p>
    <w:p w14:paraId="71520BB7" w14:textId="77777777" w:rsidR="00E82A00" w:rsidRPr="006C03F7" w:rsidRDefault="00E82A00" w:rsidP="00B23243">
      <w:pPr>
        <w:spacing w:after="0" w:line="480" w:lineRule="auto"/>
        <w:jc w:val="both"/>
        <w:rPr>
          <w:b/>
          <w:bCs/>
          <w:sz w:val="24"/>
          <w:szCs w:val="24"/>
        </w:rPr>
      </w:pPr>
      <w:r w:rsidRPr="006C03F7">
        <w:rPr>
          <w:b/>
          <w:bCs/>
          <w:sz w:val="24"/>
          <w:szCs w:val="24"/>
        </w:rPr>
        <w:t>Authors</w:t>
      </w:r>
    </w:p>
    <w:p w14:paraId="73984E02" w14:textId="77777777" w:rsidR="00E82A00" w:rsidRPr="006C03F7" w:rsidRDefault="00E82A00" w:rsidP="00B23243">
      <w:pPr>
        <w:spacing w:after="0" w:line="480" w:lineRule="auto"/>
        <w:jc w:val="both"/>
        <w:rPr>
          <w:sz w:val="24"/>
          <w:szCs w:val="24"/>
        </w:rPr>
      </w:pPr>
      <w:r w:rsidRPr="006C03F7">
        <w:rPr>
          <w:sz w:val="24"/>
          <w:szCs w:val="24"/>
        </w:rPr>
        <w:t>Charles N. Birts, PhD</w:t>
      </w:r>
      <w:r w:rsidRPr="006C03F7">
        <w:rPr>
          <w:sz w:val="24"/>
          <w:szCs w:val="24"/>
          <w:vertAlign w:val="superscript"/>
        </w:rPr>
        <w:t>1,2,3</w:t>
      </w:r>
      <w:r w:rsidRPr="006C03F7">
        <w:rPr>
          <w:sz w:val="24"/>
          <w:szCs w:val="24"/>
        </w:rPr>
        <w:t xml:space="preserve"> and David C. Wilton, PhD</w:t>
      </w:r>
      <w:r w:rsidRPr="006C03F7">
        <w:rPr>
          <w:sz w:val="24"/>
          <w:szCs w:val="24"/>
          <w:vertAlign w:val="superscript"/>
        </w:rPr>
        <w:t>1</w:t>
      </w:r>
    </w:p>
    <w:p w14:paraId="34F59D89" w14:textId="77777777" w:rsidR="00E82A00" w:rsidRPr="006C03F7" w:rsidRDefault="00E82A00" w:rsidP="00B23243">
      <w:pPr>
        <w:spacing w:after="0" w:line="480" w:lineRule="auto"/>
        <w:jc w:val="both"/>
        <w:rPr>
          <w:color w:val="212121"/>
          <w:sz w:val="24"/>
          <w:szCs w:val="24"/>
          <w:lang w:eastAsia="en-GB"/>
        </w:rPr>
      </w:pPr>
      <w:r w:rsidRPr="006C03F7">
        <w:rPr>
          <w:color w:val="000000"/>
          <w:sz w:val="24"/>
          <w:szCs w:val="24"/>
          <w:vertAlign w:val="superscript"/>
        </w:rPr>
        <w:t>1</w:t>
      </w:r>
      <w:r w:rsidRPr="006C03F7">
        <w:rPr>
          <w:color w:val="000000"/>
          <w:sz w:val="24"/>
          <w:szCs w:val="24"/>
        </w:rPr>
        <w:t>School of</w:t>
      </w:r>
      <w:r w:rsidRPr="006C03F7">
        <w:rPr>
          <w:color w:val="212121"/>
          <w:sz w:val="24"/>
          <w:szCs w:val="24"/>
          <w:lang w:eastAsia="en-GB"/>
        </w:rPr>
        <w:t xml:space="preserve"> Biological Sciences, Faculty of Environmental and Life Sciences, University of Southampton, Southampton, SO17 1BJ, UK. </w:t>
      </w:r>
    </w:p>
    <w:p w14:paraId="4DA95F85" w14:textId="77777777" w:rsidR="00E82A00" w:rsidRPr="006C03F7" w:rsidRDefault="00E82A00" w:rsidP="00B23243">
      <w:pPr>
        <w:spacing w:after="0" w:line="480" w:lineRule="auto"/>
        <w:jc w:val="both"/>
        <w:rPr>
          <w:color w:val="000000"/>
          <w:sz w:val="24"/>
          <w:szCs w:val="24"/>
        </w:rPr>
      </w:pPr>
      <w:r w:rsidRPr="006C03F7">
        <w:rPr>
          <w:color w:val="000000"/>
          <w:sz w:val="24"/>
          <w:szCs w:val="24"/>
          <w:vertAlign w:val="superscript"/>
        </w:rPr>
        <w:t>2</w:t>
      </w:r>
      <w:r w:rsidRPr="006C03F7">
        <w:rPr>
          <w:color w:val="000000"/>
          <w:sz w:val="24"/>
          <w:szCs w:val="24"/>
        </w:rPr>
        <w:t xml:space="preserve">Antibody and Vaccine Group, Centre for Cancer Immunology, School of Cancer Sciences, Faculty of Medicine, University of Southampton, Southampton, SO16 6YD, UK. </w:t>
      </w:r>
    </w:p>
    <w:p w14:paraId="75C2477B" w14:textId="77777777" w:rsidR="00E82A00" w:rsidRPr="006C03F7" w:rsidRDefault="00E82A00" w:rsidP="00B23243">
      <w:pPr>
        <w:spacing w:after="0" w:line="480" w:lineRule="auto"/>
        <w:jc w:val="both"/>
        <w:rPr>
          <w:color w:val="212121"/>
          <w:sz w:val="24"/>
          <w:szCs w:val="24"/>
          <w:lang w:eastAsia="en-GB"/>
        </w:rPr>
      </w:pPr>
      <w:r w:rsidRPr="006C03F7">
        <w:rPr>
          <w:color w:val="212121"/>
          <w:sz w:val="24"/>
          <w:szCs w:val="24"/>
          <w:vertAlign w:val="superscript"/>
          <w:lang w:eastAsia="en-GB"/>
        </w:rPr>
        <w:t>3</w:t>
      </w:r>
      <w:r w:rsidRPr="006C03F7">
        <w:rPr>
          <w:color w:val="212121"/>
          <w:sz w:val="24"/>
          <w:szCs w:val="24"/>
          <w:lang w:eastAsia="en-GB"/>
        </w:rPr>
        <w:t>Institute for Life Sciences, University of Southampton, Southampton, SO17 1BJ, UK.</w:t>
      </w:r>
    </w:p>
    <w:p w14:paraId="393D358A" w14:textId="77777777" w:rsidR="00E82A00" w:rsidRPr="006C03F7" w:rsidRDefault="00E82A00" w:rsidP="00B23243">
      <w:pPr>
        <w:spacing w:after="0" w:line="480" w:lineRule="auto"/>
        <w:jc w:val="both"/>
        <w:rPr>
          <w:b/>
          <w:bCs/>
          <w:sz w:val="24"/>
          <w:szCs w:val="24"/>
        </w:rPr>
      </w:pPr>
    </w:p>
    <w:p w14:paraId="7C3BD2B6" w14:textId="77777777" w:rsidR="00E82A00" w:rsidRPr="006C03F7" w:rsidRDefault="00E82A00" w:rsidP="00B23243">
      <w:pPr>
        <w:spacing w:after="0" w:line="480" w:lineRule="auto"/>
        <w:jc w:val="both"/>
        <w:rPr>
          <w:rFonts w:eastAsia="Times New Roman"/>
          <w:b/>
          <w:bCs/>
          <w:sz w:val="24"/>
          <w:szCs w:val="24"/>
        </w:rPr>
      </w:pPr>
      <w:r w:rsidRPr="006C03F7">
        <w:rPr>
          <w:rFonts w:eastAsia="Times New Roman"/>
          <w:b/>
          <w:bCs/>
          <w:sz w:val="24"/>
          <w:szCs w:val="24"/>
        </w:rPr>
        <w:t xml:space="preserve">Correspondence </w:t>
      </w:r>
    </w:p>
    <w:p w14:paraId="1E0F7952" w14:textId="77777777" w:rsidR="00E82A00" w:rsidRPr="006C03F7" w:rsidRDefault="00E82A00" w:rsidP="00B23243">
      <w:pPr>
        <w:spacing w:after="0" w:line="480" w:lineRule="auto"/>
        <w:jc w:val="both"/>
        <w:rPr>
          <w:rFonts w:eastAsia="Times New Roman"/>
          <w:sz w:val="24"/>
          <w:szCs w:val="24"/>
        </w:rPr>
      </w:pPr>
      <w:r w:rsidRPr="006C03F7">
        <w:rPr>
          <w:rFonts w:eastAsia="Times New Roman"/>
          <w:sz w:val="24"/>
          <w:szCs w:val="24"/>
        </w:rPr>
        <w:t>Charles N. Birts, PhD</w:t>
      </w:r>
    </w:p>
    <w:p w14:paraId="52ADF32A" w14:textId="77777777" w:rsidR="00E82A00" w:rsidRPr="006C03F7" w:rsidRDefault="00E82A00" w:rsidP="00B23243">
      <w:pPr>
        <w:spacing w:after="0" w:line="480" w:lineRule="auto"/>
        <w:jc w:val="both"/>
        <w:rPr>
          <w:rFonts w:eastAsia="Times New Roman"/>
          <w:sz w:val="24"/>
          <w:szCs w:val="24"/>
        </w:rPr>
      </w:pPr>
      <w:r w:rsidRPr="006C03F7">
        <w:rPr>
          <w:color w:val="000000"/>
          <w:sz w:val="24"/>
          <w:szCs w:val="24"/>
        </w:rPr>
        <w:t>School of</w:t>
      </w:r>
      <w:r w:rsidRPr="006C03F7">
        <w:rPr>
          <w:color w:val="212121"/>
          <w:sz w:val="24"/>
          <w:szCs w:val="24"/>
          <w:lang w:eastAsia="en-GB"/>
        </w:rPr>
        <w:t xml:space="preserve"> Biological Sciences, Faculty of Environmental and Life Sciences, University of Southampton, Southampton, SO17 1BJ, UK</w:t>
      </w:r>
    </w:p>
    <w:p w14:paraId="76566AD2" w14:textId="77777777" w:rsidR="00E82A00" w:rsidRPr="006C03F7" w:rsidRDefault="00E82A00" w:rsidP="00B23243">
      <w:pPr>
        <w:spacing w:after="0" w:line="480" w:lineRule="auto"/>
        <w:jc w:val="both"/>
        <w:rPr>
          <w:rFonts w:eastAsia="Times New Roman"/>
          <w:sz w:val="24"/>
          <w:szCs w:val="24"/>
        </w:rPr>
      </w:pPr>
      <w:r w:rsidRPr="006C03F7">
        <w:rPr>
          <w:rFonts w:eastAsia="Times New Roman"/>
          <w:sz w:val="24"/>
          <w:szCs w:val="24"/>
        </w:rPr>
        <w:t xml:space="preserve">Email: </w:t>
      </w:r>
      <w:hyperlink r:id="rId7" w:history="1">
        <w:r w:rsidRPr="006C03F7">
          <w:rPr>
            <w:rStyle w:val="Hyperlink"/>
            <w:rFonts w:eastAsia="Times New Roman"/>
            <w:sz w:val="24"/>
            <w:szCs w:val="24"/>
          </w:rPr>
          <w:t>C.N.Birts@soton.ac.uk</w:t>
        </w:r>
      </w:hyperlink>
      <w:r w:rsidRPr="006C03F7">
        <w:rPr>
          <w:rFonts w:eastAsia="Times New Roman"/>
          <w:sz w:val="24"/>
          <w:szCs w:val="24"/>
        </w:rPr>
        <w:t xml:space="preserve"> </w:t>
      </w:r>
      <w:r w:rsidRPr="006C03F7">
        <w:rPr>
          <w:rFonts w:eastAsia="Times New Roman"/>
          <w:sz w:val="24"/>
          <w:szCs w:val="24"/>
        </w:rPr>
        <w:tab/>
        <w:t>Telephone: +44 (0)2380 594423</w:t>
      </w:r>
    </w:p>
    <w:p w14:paraId="6C4CEEF3" w14:textId="77777777" w:rsidR="00E82A00" w:rsidRPr="006C03F7" w:rsidRDefault="00E82A00" w:rsidP="00B23243">
      <w:pPr>
        <w:spacing w:after="0" w:line="480" w:lineRule="auto"/>
        <w:jc w:val="both"/>
        <w:rPr>
          <w:rFonts w:eastAsia="Times New Roman"/>
          <w:sz w:val="24"/>
          <w:szCs w:val="24"/>
        </w:rPr>
      </w:pPr>
    </w:p>
    <w:p w14:paraId="205EA3BD" w14:textId="6863D084" w:rsidR="00E82A00" w:rsidRDefault="00E82A00" w:rsidP="00B23243">
      <w:pPr>
        <w:spacing w:line="480" w:lineRule="auto"/>
        <w:jc w:val="both"/>
        <w:rPr>
          <w:rFonts w:cstheme="minorHAnsi"/>
          <w:b/>
          <w:bCs/>
          <w:color w:val="000000" w:themeColor="text1"/>
          <w:sz w:val="24"/>
          <w:szCs w:val="24"/>
          <w:lang w:val="fr-FR"/>
        </w:rPr>
      </w:pPr>
    </w:p>
    <w:p w14:paraId="193F05D7" w14:textId="77777777" w:rsidR="00F90A98" w:rsidRDefault="00F90A98" w:rsidP="00B23243">
      <w:pPr>
        <w:spacing w:line="480" w:lineRule="auto"/>
        <w:jc w:val="both"/>
        <w:rPr>
          <w:rFonts w:cstheme="minorHAnsi"/>
          <w:b/>
          <w:bCs/>
          <w:color w:val="000000" w:themeColor="text1"/>
          <w:sz w:val="24"/>
          <w:szCs w:val="24"/>
          <w:lang w:val="fr-FR"/>
        </w:rPr>
      </w:pPr>
    </w:p>
    <w:p w14:paraId="388E1CCB" w14:textId="77777777" w:rsidR="00F90A98" w:rsidRDefault="00F90A98" w:rsidP="00B23243">
      <w:pPr>
        <w:spacing w:line="480" w:lineRule="auto"/>
        <w:jc w:val="both"/>
        <w:rPr>
          <w:rFonts w:cstheme="minorHAnsi"/>
          <w:b/>
          <w:bCs/>
          <w:color w:val="000000" w:themeColor="text1"/>
          <w:sz w:val="24"/>
          <w:szCs w:val="24"/>
          <w:lang w:val="fr-FR"/>
        </w:rPr>
      </w:pPr>
    </w:p>
    <w:p w14:paraId="1D08B147" w14:textId="77777777" w:rsidR="00F90A98" w:rsidRPr="006C03F7" w:rsidRDefault="00F90A98" w:rsidP="00B23243">
      <w:pPr>
        <w:spacing w:line="480" w:lineRule="auto"/>
        <w:jc w:val="both"/>
        <w:rPr>
          <w:rFonts w:cstheme="minorHAnsi"/>
          <w:b/>
          <w:bCs/>
          <w:color w:val="000000" w:themeColor="text1"/>
          <w:sz w:val="24"/>
          <w:szCs w:val="24"/>
          <w:lang w:val="fr-FR"/>
        </w:rPr>
      </w:pPr>
    </w:p>
    <w:p w14:paraId="584341FA" w14:textId="77777777" w:rsidR="009B7D4E" w:rsidRPr="006C03F7" w:rsidRDefault="009B7D4E" w:rsidP="00B23243">
      <w:pPr>
        <w:spacing w:line="480" w:lineRule="auto"/>
        <w:jc w:val="both"/>
        <w:rPr>
          <w:rFonts w:cstheme="minorHAnsi"/>
          <w:b/>
          <w:bCs/>
          <w:color w:val="000000" w:themeColor="text1"/>
          <w:sz w:val="24"/>
          <w:szCs w:val="24"/>
          <w:lang w:val="fr-FR"/>
        </w:rPr>
      </w:pPr>
    </w:p>
    <w:p w14:paraId="55E02EEB" w14:textId="1E24F3D9" w:rsidR="00822682" w:rsidRPr="006C03F7" w:rsidRDefault="00822682" w:rsidP="00724059">
      <w:pPr>
        <w:spacing w:line="480" w:lineRule="auto"/>
        <w:rPr>
          <w:rFonts w:cstheme="minorHAnsi"/>
          <w:b/>
          <w:bCs/>
          <w:sz w:val="24"/>
          <w:szCs w:val="24"/>
        </w:rPr>
      </w:pPr>
      <w:r w:rsidRPr="006C03F7">
        <w:rPr>
          <w:rFonts w:cstheme="minorHAnsi"/>
          <w:b/>
          <w:bCs/>
          <w:sz w:val="24"/>
          <w:szCs w:val="24"/>
        </w:rPr>
        <w:lastRenderedPageBreak/>
        <w:t>A</w:t>
      </w:r>
      <w:r w:rsidR="00724059" w:rsidRPr="006C03F7">
        <w:rPr>
          <w:rFonts w:cstheme="minorHAnsi"/>
          <w:b/>
          <w:bCs/>
          <w:sz w:val="24"/>
          <w:szCs w:val="24"/>
        </w:rPr>
        <w:t>bstract</w:t>
      </w:r>
    </w:p>
    <w:p w14:paraId="25B3DF66" w14:textId="77777777" w:rsidR="002C1285" w:rsidRPr="006C03F7" w:rsidRDefault="002C1285" w:rsidP="002C1285">
      <w:pPr>
        <w:spacing w:line="480" w:lineRule="auto"/>
        <w:jc w:val="both"/>
        <w:rPr>
          <w:rFonts w:cstheme="minorHAnsi"/>
          <w:sz w:val="24"/>
          <w:szCs w:val="24"/>
        </w:rPr>
      </w:pPr>
      <w:r w:rsidRPr="006C03F7">
        <w:rPr>
          <w:sz w:val="24"/>
          <w:szCs w:val="24"/>
        </w:rPr>
        <w:t>We recently highlighted the potential of protein glycation to generate anionic (electronegative) surfaces. We hypothesised that these anionic proteins are perceived by the innate immune system as arising from infection or damaged cell components, producing an inflammatory response within the lung involving the receptor RAGE. We now review two other pathologies linked to the innate immune response, cardiovascular disease and dementia that involve receptors LOX-1 and TREM2 respectively. Remarkable similarities in properties between RAGE, LOX-1 and TREM2 suggest that electronegative LDL may act as a pathogenic anionic ligand for all three receptors and exacerbate lung inflammation and dementia.</w:t>
      </w:r>
    </w:p>
    <w:p w14:paraId="008E2453" w14:textId="713F9FDC" w:rsidR="002C1285" w:rsidRPr="006C03F7" w:rsidRDefault="00724059" w:rsidP="002C1285">
      <w:pPr>
        <w:spacing w:line="480" w:lineRule="auto"/>
        <w:jc w:val="both"/>
        <w:rPr>
          <w:rFonts w:cstheme="minorHAnsi"/>
          <w:sz w:val="24"/>
          <w:szCs w:val="24"/>
        </w:rPr>
      </w:pPr>
      <w:r w:rsidRPr="006C03F7">
        <w:rPr>
          <w:rFonts w:cstheme="minorHAnsi"/>
          <w:b/>
          <w:bCs/>
          <w:sz w:val="24"/>
          <w:szCs w:val="24"/>
        </w:rPr>
        <w:t>Keywords</w:t>
      </w:r>
      <w:r w:rsidR="002C1285" w:rsidRPr="006C03F7">
        <w:rPr>
          <w:rFonts w:cstheme="minorHAnsi"/>
          <w:b/>
          <w:bCs/>
          <w:sz w:val="24"/>
          <w:szCs w:val="24"/>
        </w:rPr>
        <w:t xml:space="preserve"> (6): </w:t>
      </w:r>
      <w:r w:rsidR="002C1285" w:rsidRPr="006C03F7">
        <w:rPr>
          <w:rFonts w:cstheme="minorHAnsi"/>
          <w:sz w:val="24"/>
          <w:szCs w:val="24"/>
        </w:rPr>
        <w:t>RAGE; TREM2; LOX-1; cardiovascular disease; lung inflammation; dementia</w:t>
      </w:r>
    </w:p>
    <w:p w14:paraId="0572A306" w14:textId="180CA5A5" w:rsidR="00A22CB2" w:rsidRPr="006C03F7" w:rsidRDefault="0063071C" w:rsidP="0063071C">
      <w:pPr>
        <w:spacing w:line="480" w:lineRule="auto"/>
        <w:rPr>
          <w:rFonts w:cstheme="minorHAnsi"/>
          <w:b/>
          <w:bCs/>
          <w:sz w:val="24"/>
          <w:szCs w:val="24"/>
        </w:rPr>
      </w:pPr>
      <w:r>
        <w:rPr>
          <w:rFonts w:cstheme="minorHAnsi"/>
          <w:b/>
          <w:bCs/>
          <w:sz w:val="24"/>
          <w:szCs w:val="24"/>
        </w:rPr>
        <w:t>1. Introduction</w:t>
      </w:r>
    </w:p>
    <w:p w14:paraId="37FFFC84" w14:textId="0C67E117" w:rsidR="005A6C11" w:rsidRPr="006C03F7" w:rsidRDefault="005A6C11" w:rsidP="00B23243">
      <w:pPr>
        <w:spacing w:line="480" w:lineRule="auto"/>
        <w:jc w:val="both"/>
        <w:rPr>
          <w:rFonts w:cstheme="minorHAnsi"/>
          <w:sz w:val="24"/>
          <w:szCs w:val="24"/>
        </w:rPr>
      </w:pPr>
      <w:r w:rsidRPr="006C03F7">
        <w:rPr>
          <w:rFonts w:cstheme="minorHAnsi"/>
          <w:sz w:val="24"/>
          <w:szCs w:val="24"/>
        </w:rPr>
        <w:t>We have previously highlighted the role of the human acute phase protein, group IIa PLA</w:t>
      </w:r>
      <w:r w:rsidRPr="006C03F7">
        <w:rPr>
          <w:rFonts w:cstheme="minorHAnsi"/>
          <w:sz w:val="24"/>
          <w:szCs w:val="24"/>
          <w:vertAlign w:val="subscript"/>
        </w:rPr>
        <w:t>2</w:t>
      </w:r>
      <w:r w:rsidRPr="006C03F7">
        <w:rPr>
          <w:rFonts w:cstheme="minorHAnsi"/>
          <w:sz w:val="24"/>
          <w:szCs w:val="24"/>
        </w:rPr>
        <w:t>, as part of innate immunity</w:t>
      </w:r>
      <w:r w:rsidR="004E3861" w:rsidRPr="006C03F7">
        <w:rPr>
          <w:rFonts w:cstheme="minorHAnsi"/>
          <w:sz w:val="24"/>
          <w:szCs w:val="24"/>
        </w:rPr>
        <w:t xml:space="preserve"> </w:t>
      </w:r>
      <w:r w:rsidR="009A28B6" w:rsidRPr="006C03F7">
        <w:rPr>
          <w:rFonts w:cstheme="minorHAnsi"/>
          <w:sz w:val="24"/>
          <w:szCs w:val="24"/>
        </w:rPr>
        <w:fldChar w:fldCharType="begin">
          <w:fldData xml:space="preserve">PEVuZE5vdGU+PENpdGU+PEF1dGhvcj5CaXJ0czwvQXV0aG9yPjxZZWFyPjIwMTA8L1llYXI+PFJl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</w:fldData>
        </w:fldChar>
      </w:r>
      <w:r w:rsidR="004153ED" w:rsidRPr="006C03F7">
        <w:rPr>
          <w:rFonts w:cstheme="minorHAnsi"/>
          <w:sz w:val="24"/>
          <w:szCs w:val="24"/>
        </w:rPr>
        <w:instrText xml:space="preserve"> ADDIN EN.CITE </w:instrText>
      </w:r>
      <w:r w:rsidR="004153ED" w:rsidRPr="006C03F7">
        <w:rPr>
          <w:rFonts w:cstheme="minorHAnsi"/>
          <w:sz w:val="24"/>
          <w:szCs w:val="24"/>
        </w:rPr>
        <w:fldChar w:fldCharType="begin">
          <w:fldData xml:space="preserve">PEVuZE5vdGU+PENpdGU+PEF1dGhvcj5CaXJ0czwvQXV0aG9yPjxZZWFyPjIwMTA8L1llYXI+PFJl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</w:fldData>
        </w:fldChar>
      </w:r>
      <w:r w:rsidR="004153ED" w:rsidRPr="006C03F7">
        <w:rPr>
          <w:rFonts w:cstheme="minorHAnsi"/>
          <w:sz w:val="24"/>
          <w:szCs w:val="24"/>
        </w:rPr>
        <w:instrText xml:space="preserve"> ADDIN EN.CITE.DATA </w:instrText>
      </w:r>
      <w:r w:rsidR="004153ED" w:rsidRPr="006C03F7">
        <w:rPr>
          <w:rFonts w:cstheme="minorHAnsi"/>
          <w:sz w:val="24"/>
          <w:szCs w:val="24"/>
        </w:rPr>
      </w:r>
      <w:r w:rsidR="004153ED" w:rsidRPr="006C03F7">
        <w:rPr>
          <w:rFonts w:cstheme="minorHAnsi"/>
          <w:sz w:val="24"/>
          <w:szCs w:val="24"/>
        </w:rPr>
        <w:fldChar w:fldCharType="end"/>
      </w:r>
      <w:r w:rsidR="009A28B6" w:rsidRPr="006C03F7">
        <w:rPr>
          <w:rFonts w:cstheme="minorHAnsi"/>
          <w:sz w:val="24"/>
          <w:szCs w:val="24"/>
        </w:rPr>
      </w:r>
      <w:r w:rsidR="009A28B6" w:rsidRPr="006C03F7">
        <w:rPr>
          <w:rFonts w:cstheme="minorHAnsi"/>
          <w:sz w:val="24"/>
          <w:szCs w:val="24"/>
        </w:rPr>
        <w:fldChar w:fldCharType="separate"/>
      </w:r>
      <w:r w:rsidR="004153ED" w:rsidRPr="006C03F7">
        <w:rPr>
          <w:rFonts w:cstheme="minorHAnsi"/>
          <w:noProof/>
          <w:sz w:val="24"/>
          <w:szCs w:val="24"/>
        </w:rPr>
        <w:t>[1, 2]</w:t>
      </w:r>
      <w:r w:rsidR="009A28B6" w:rsidRPr="006C03F7">
        <w:rPr>
          <w:rFonts w:cstheme="minorHAnsi"/>
          <w:sz w:val="24"/>
          <w:szCs w:val="24"/>
        </w:rPr>
        <w:fldChar w:fldCharType="end"/>
      </w:r>
      <w:r w:rsidRPr="006C03F7">
        <w:rPr>
          <w:rFonts w:cstheme="minorHAnsi"/>
          <w:sz w:val="24"/>
          <w:szCs w:val="24"/>
        </w:rPr>
        <w:t xml:space="preserve">. This protein is highly cationic with a global distribution of positively charged arginine and lysine residues on its surface, allowing this phospholipase to bind to anionic structures including bacteria via non-specific electrostatic interactions. The positive charge is crucial for the group IIa </w:t>
      </w:r>
      <w:r w:rsidR="00CD02E5" w:rsidRPr="006C03F7">
        <w:rPr>
          <w:rFonts w:cstheme="minorHAnsi"/>
          <w:sz w:val="24"/>
          <w:szCs w:val="24"/>
        </w:rPr>
        <w:t>PLA</w:t>
      </w:r>
      <w:r w:rsidR="00CD02E5" w:rsidRPr="006C03F7">
        <w:rPr>
          <w:rFonts w:cstheme="minorHAnsi"/>
          <w:sz w:val="24"/>
          <w:szCs w:val="24"/>
          <w:vertAlign w:val="subscript"/>
        </w:rPr>
        <w:t>2</w:t>
      </w:r>
      <w:r w:rsidR="00CD02E5" w:rsidRPr="006C03F7">
        <w:rPr>
          <w:rFonts w:cstheme="minorHAnsi"/>
          <w:sz w:val="24"/>
          <w:szCs w:val="24"/>
        </w:rPr>
        <w:t xml:space="preserve"> </w:t>
      </w:r>
      <w:r w:rsidRPr="006C03F7">
        <w:rPr>
          <w:rFonts w:cstheme="minorHAnsi"/>
          <w:sz w:val="24"/>
          <w:szCs w:val="24"/>
        </w:rPr>
        <w:t xml:space="preserve">to function as the changing of up to five positive residues on the surface of the protein to negative ones by charge reversal site directed mutagenesis leads to a loss of anti-bacterial function </w:t>
      </w:r>
      <w:r w:rsidR="00F47D5D" w:rsidRPr="006C03F7">
        <w:rPr>
          <w:rFonts w:cstheme="minorHAnsi"/>
          <w:sz w:val="24"/>
          <w:szCs w:val="24"/>
        </w:rPr>
        <w:fldChar w:fldCharType="begin"/>
      </w:r>
      <w:r w:rsidR="004153ED" w:rsidRPr="006C03F7">
        <w:rPr>
          <w:rFonts w:cstheme="minorHAnsi"/>
          <w:sz w:val="24"/>
          <w:szCs w:val="24"/>
        </w:rPr>
        <w:instrText xml:space="preserve"> ADDIN EN.CITE &lt;EndNote&gt;&lt;Cite&gt;&lt;Author&gt;Beers&lt;/Author&gt;&lt;Year&gt;2002&lt;/Year&gt;&lt;RecNum&gt;61&lt;/RecNum&gt;&lt;DisplayText&gt;[3]&lt;/DisplayText&gt;&lt;record&gt;&lt;rec-number&gt;61&lt;/rec-number&gt;&lt;foreign-keys&gt;&lt;key app="EN" db-id="ztsv5xptb0a029eeartx0aws5xxzzxrxxp2f" timestamp="1665402153"&gt;61&lt;/key&gt;&lt;/foreign-keys&gt;&lt;ref-type name="Journal Article"&gt;17&lt;/ref-type&gt;&lt;contributors&gt;&lt;authors&gt;&lt;author&gt;Beers, S. A.&lt;/author&gt;&lt;author&gt;Buckland, A. G.&lt;/author&gt;&lt;author&gt;Koduri, R. S.&lt;/author&gt;&lt;author&gt;Cho, W.&lt;/author&gt;&lt;author&gt;Gelb, M. H.&lt;/author&gt;&lt;author&gt;Wilton, D. C.&lt;/author&gt;&lt;/authors&gt;&lt;/contributors&gt;&lt;auth-address&gt;Division of Biochemistry and Molecular Biology, School of Biological Sciences, University of Southampton, Bassett Crescent East, Southampton SO16 7PX, United Kingdom.&lt;/auth-address&gt;&lt;titles&gt;&lt;title&gt;&lt;style face="normal" font="default" size="100%"&gt;The antibacterial properties of secreted phospholipases A&lt;/style&gt;&lt;style face="subscript" font="default" size="100%"&gt;2&lt;/style&gt;&lt;style face="normal" font="default" size="100%"&gt;: a major physiological role for the group IIA enzyme that depends on the very high pI of the enzyme to allow penetration of the bacterial cell wall&lt;/style&gt;&lt;/title&gt;&lt;secondary-title&gt;J Biol Chem&lt;/secondary-title&gt;&lt;/titles&gt;&lt;periodical&gt;&lt;full-title&gt;J Biol Chem&lt;/full-title&gt;&lt;/periodical&gt;&lt;pages&gt;1788-93&lt;/pages&gt;&lt;volume&gt;277&lt;/volume&gt;&lt;number&gt;3&lt;/number&gt;&lt;edition&gt;20011112&lt;/edition&gt;&lt;keywords&gt;&lt;keyword&gt;Anti-Bacterial Agents/*metabolism&lt;/keyword&gt;&lt;keyword&gt;Cell Wall/enzymology/*metabolism&lt;/keyword&gt;&lt;keyword&gt;Gram-Positive Bacteria/*growth &amp;amp; development&lt;/keyword&gt;&lt;keyword&gt;Humans&lt;/keyword&gt;&lt;keyword&gt;Hydrolysis&lt;/keyword&gt;&lt;keyword&gt;*Isoelectric Point&lt;/keyword&gt;&lt;keyword&gt;Phospholipases A/*physiology&lt;/keyword&gt;&lt;keyword&gt;Protein Transport&lt;/keyword&gt;&lt;/keywords&gt;&lt;dates&gt;&lt;year&gt;2002&lt;/year&gt;&lt;pub-dates&gt;&lt;date&gt;Jan 18&lt;/date&gt;&lt;/pub-dates&gt;&lt;/dates&gt;&lt;isbn&gt;0021-9258 (Print)&amp;#xD;0021-9258&lt;/isbn&gt;&lt;accession-num&gt;11706041&lt;/accession-num&gt;&lt;urls&gt;&lt;/urls&gt;&lt;electronic-resource-num&gt;10.1074/jbc.M109777200&lt;/electronic-resource-num&gt;&lt;remote-database-provider&gt;NLM&lt;/remote-database-provider&gt;&lt;language&gt;eng&lt;/language&gt;&lt;/record&gt;&lt;/Cite&gt;&lt;/EndNote&gt;</w:instrText>
      </w:r>
      <w:r w:rsidR="00F47D5D" w:rsidRPr="006C03F7">
        <w:rPr>
          <w:rFonts w:cstheme="minorHAnsi"/>
          <w:sz w:val="24"/>
          <w:szCs w:val="24"/>
        </w:rPr>
        <w:fldChar w:fldCharType="separate"/>
      </w:r>
      <w:r w:rsidR="004153ED" w:rsidRPr="006C03F7">
        <w:rPr>
          <w:rFonts w:cstheme="minorHAnsi"/>
          <w:noProof/>
          <w:sz w:val="24"/>
          <w:szCs w:val="24"/>
        </w:rPr>
        <w:t>[3]</w:t>
      </w:r>
      <w:r w:rsidR="00F47D5D" w:rsidRPr="006C03F7">
        <w:rPr>
          <w:rFonts w:cstheme="minorHAnsi"/>
          <w:sz w:val="24"/>
          <w:szCs w:val="24"/>
        </w:rPr>
        <w:fldChar w:fldCharType="end"/>
      </w:r>
      <w:r w:rsidRPr="006C03F7">
        <w:rPr>
          <w:rFonts w:cstheme="minorHAnsi"/>
          <w:sz w:val="24"/>
          <w:szCs w:val="24"/>
        </w:rPr>
        <w:t>. This recognition of anionic structures, such as pathogens or cell debris, by specific receptor proteins that express cationic patches on their surface is a fundamental aspect of innate immunity.</w:t>
      </w:r>
    </w:p>
    <w:p w14:paraId="71D62A57" w14:textId="77777777" w:rsidR="002A7CB9" w:rsidRPr="006C03F7" w:rsidRDefault="00F96CFC" w:rsidP="00B23243">
      <w:pPr>
        <w:spacing w:line="480" w:lineRule="auto"/>
        <w:jc w:val="both"/>
        <w:rPr>
          <w:rFonts w:cstheme="minorHAnsi"/>
          <w:sz w:val="24"/>
          <w:szCs w:val="24"/>
        </w:rPr>
      </w:pPr>
      <w:r w:rsidRPr="006C03F7">
        <w:rPr>
          <w:rFonts w:cstheme="minorHAnsi"/>
          <w:sz w:val="24"/>
          <w:szCs w:val="24"/>
        </w:rPr>
        <w:lastRenderedPageBreak/>
        <w:t>In a previous article</w:t>
      </w:r>
      <w:r w:rsidR="00CA2770" w:rsidRPr="006C03F7">
        <w:rPr>
          <w:rFonts w:cstheme="minorHAnsi"/>
          <w:sz w:val="24"/>
          <w:szCs w:val="24"/>
        </w:rPr>
        <w:t xml:space="preserve"> </w:t>
      </w:r>
      <w:r w:rsidR="008C0F7B" w:rsidRPr="006C03F7">
        <w:rPr>
          <w:rFonts w:cstheme="minorHAnsi"/>
          <w:noProof/>
          <w:sz w:val="24"/>
          <w:szCs w:val="24"/>
        </w:rPr>
        <w:fldChar w:fldCharType="begin"/>
      </w:r>
      <w:r w:rsidR="004153ED" w:rsidRPr="006C03F7">
        <w:rPr>
          <w:rFonts w:cstheme="minorHAnsi"/>
          <w:noProof/>
          <w:sz w:val="24"/>
          <w:szCs w:val="24"/>
        </w:rPr>
        <w:instrText xml:space="preserve"> ADDIN EN.CITE &lt;EndNote&gt;&lt;Cite&gt;&lt;Author&gt;Birts&lt;/Author&gt;&lt;Year&gt;2021&lt;/Year&gt;&lt;RecNum&gt;1&lt;/RecNum&gt;&lt;DisplayText&gt;[4]&lt;/DisplayText&gt;&lt;record&gt;&lt;rec-number&gt;1&lt;/rec-number&gt;&lt;foreign-keys&gt;&lt;key app="EN" db-id="ztsv5xptb0a029eeartx0aws5xxzzxrxxp2f" timestamp="1649237338"&gt;1&lt;/key&gt;&lt;/foreign-keys&gt;&lt;ref-type name="Journal Article"&gt;17&lt;/ref-type&gt;&lt;contributors&gt;&lt;authors&gt;&lt;author&gt;Birts, Charles N.&lt;/author&gt;&lt;author&gt;Wilton, David C.&lt;/author&gt;&lt;/authors&gt;&lt;/contributors&gt;&lt;titles&gt;&lt;title&gt;Age, obesity and hyperglycaemia: Activation of innate immunity initiates a series of molecular interactions involving anionic surfaces leading to COVID-19 morbidity and mortality&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110646&lt;/pages&gt;&lt;volume&gt;155&lt;/volume&gt;&lt;edition&gt;2021/08/03&lt;/edition&gt;&lt;keywords&gt;&lt;keyword&gt;COVID-19&lt;/keyword&gt;&lt;keyword&gt;Diabetes&lt;/keyword&gt;&lt;keyword&gt;Glycation&lt;/keyword&gt;&lt;keyword&gt;Innate-immunity&lt;/keyword&gt;&lt;keyword&gt;Obesity&lt;/keyword&gt;&lt;keyword&gt;RAGE&lt;/keyword&gt;&lt;keyword&gt;SARS-Cov-2&lt;/keyword&gt;&lt;keyword&gt;*COVID-19&lt;/keyword&gt;&lt;keyword&gt;*Diabetes Mellitus, Type 2&lt;/keyword&gt;&lt;keyword&gt;Humans&lt;/keyword&gt;&lt;keyword&gt;*Hyperglycemia&lt;/keyword&gt;&lt;keyword&gt;Immunity, Innate&lt;/keyword&gt;&lt;keyword&gt;Morbidity&lt;/keyword&gt;&lt;keyword&gt;Receptor for Advanced Glycation End Products&lt;/keyword&gt;&lt;/keywords&gt;&lt;dates&gt;&lt;year&gt;2021&lt;/year&gt;&lt;/dates&gt;&lt;publisher&gt;Elsevier Ltd.&lt;/publisher&gt;&lt;isbn&gt;1532-2777&amp;#xD;0306-9877&lt;/isbn&gt;&lt;accession-num&gt;34392108&lt;/accession-num&gt;&lt;urls&gt;&lt;related-urls&gt;&lt;url&gt;https://pubmed.ncbi.nlm.nih.gov/34392108&lt;/url&gt;&lt;url&gt;https://www.ncbi.nlm.nih.gov/pmc/articles/PMC8330138/&lt;/url&gt;&lt;/related-urls&gt;&lt;/urls&gt;&lt;custom7&gt;110646&lt;/custom7&gt;&lt;electronic-resource-num&gt;10.1016/j.mehy.2021.110646&lt;/electronic-resource-num&gt;&lt;remote-database-name&gt;PubMed&lt;/remote-database-name&gt;&lt;language&gt;eng&lt;/language&gt;&lt;/record&gt;&lt;/Cite&gt;&lt;/EndNote&gt;</w:instrText>
      </w:r>
      <w:r w:rsidR="008C0F7B" w:rsidRPr="006C03F7">
        <w:rPr>
          <w:rFonts w:cstheme="minorHAnsi"/>
          <w:noProof/>
          <w:sz w:val="24"/>
          <w:szCs w:val="24"/>
        </w:rPr>
        <w:fldChar w:fldCharType="separate"/>
      </w:r>
      <w:r w:rsidR="004153ED" w:rsidRPr="006C03F7">
        <w:rPr>
          <w:rFonts w:cstheme="minorHAnsi"/>
          <w:noProof/>
          <w:sz w:val="24"/>
          <w:szCs w:val="24"/>
        </w:rPr>
        <w:t>[4]</w:t>
      </w:r>
      <w:r w:rsidR="008C0F7B" w:rsidRPr="006C03F7">
        <w:rPr>
          <w:rFonts w:cstheme="minorHAnsi"/>
          <w:noProof/>
          <w:sz w:val="24"/>
          <w:szCs w:val="24"/>
        </w:rPr>
        <w:fldChar w:fldCharType="end"/>
      </w:r>
      <w:r w:rsidR="005F53F0" w:rsidRPr="006C03F7">
        <w:rPr>
          <w:rFonts w:cstheme="minorHAnsi"/>
          <w:sz w:val="24"/>
          <w:szCs w:val="24"/>
        </w:rPr>
        <w:t xml:space="preserve">, </w:t>
      </w:r>
      <w:r w:rsidRPr="006C03F7">
        <w:rPr>
          <w:rFonts w:cstheme="minorHAnsi"/>
          <w:sz w:val="24"/>
          <w:szCs w:val="24"/>
        </w:rPr>
        <w:t xml:space="preserve">we hypothesised that </w:t>
      </w:r>
      <w:r w:rsidR="00583315" w:rsidRPr="006C03F7">
        <w:rPr>
          <w:rFonts w:cstheme="minorHAnsi"/>
          <w:sz w:val="24"/>
          <w:szCs w:val="24"/>
        </w:rPr>
        <w:t xml:space="preserve">COVID-19 morbidity and mortality may be the result of </w:t>
      </w:r>
      <w:r w:rsidR="00B93F30" w:rsidRPr="006C03F7">
        <w:rPr>
          <w:rFonts w:cstheme="minorHAnsi"/>
          <w:sz w:val="24"/>
          <w:szCs w:val="24"/>
        </w:rPr>
        <w:t>the activation of innate immunity, specifically involving the receptor for advanced glycation end products (RAGE)</w:t>
      </w:r>
      <w:r w:rsidR="00466EBB" w:rsidRPr="006C03F7">
        <w:rPr>
          <w:rFonts w:cstheme="minorHAnsi"/>
          <w:sz w:val="24"/>
          <w:szCs w:val="24"/>
        </w:rPr>
        <w:t xml:space="preserve"> </w:t>
      </w:r>
      <w:r w:rsidR="003E7DB1" w:rsidRPr="006C03F7">
        <w:rPr>
          <w:rFonts w:cstheme="minorHAnsi"/>
          <w:noProof/>
          <w:sz w:val="24"/>
          <w:szCs w:val="24"/>
        </w:rPr>
        <w:fldChar w:fldCharType="begin"/>
      </w:r>
      <w:r w:rsidR="004153ED" w:rsidRPr="006C03F7">
        <w:rPr>
          <w:rFonts w:cstheme="minorHAnsi"/>
          <w:noProof/>
          <w:sz w:val="24"/>
          <w:szCs w:val="24"/>
        </w:rPr>
        <w:instrText xml:space="preserve"> ADDIN EN.CITE &lt;EndNote&gt;&lt;Cite&gt;&lt;Author&gt;Hudson&lt;/Author&gt;&lt;Year&gt;2018&lt;/Year&gt;&lt;RecNum&gt;4&lt;/RecNum&gt;&lt;DisplayText&gt;[5, 6]&lt;/DisplayText&gt;&lt;record&gt;&lt;rec-number&gt;4&lt;/rec-number&gt;&lt;foreign-keys&gt;&lt;key app="EN" db-id="ztsv5xptb0a029eeartx0aws5xxzzxrxxp2f" timestamp="1649237821"&gt;4&lt;/key&gt;&lt;/foreign-keys&gt;&lt;ref-type name="Journal Article"&gt;17&lt;/ref-type&gt;&lt;contributors&gt;&lt;authors&gt;&lt;author&gt;Hudson, Barry I.&lt;/author&gt;&lt;author&gt;Lippman, Marc E.&lt;/author&gt;&lt;/authors&gt;&lt;/contributors&gt;&lt;titles&gt;&lt;title&gt;Targeting RAGE Signaling in Inflammatory Disease&lt;/title&gt;&lt;secondary-title&gt;Annual Review of Medicine&lt;/secondary-title&gt;&lt;/titles&gt;&lt;periodical&gt;&lt;full-title&gt;Annual Review of Medicine&lt;/full-title&gt;&lt;/periodical&gt;&lt;pages&gt;349-364&lt;/pages&gt;&lt;volume&gt;69&lt;/volume&gt;&lt;number&gt;1&lt;/number&gt;&lt;dates&gt;&lt;year&gt;2018&lt;/year&gt;&lt;pub-dates&gt;&lt;date&gt;2018/01/29&lt;/date&gt;&lt;/pub-dates&gt;&lt;/dates&gt;&lt;publisher&gt;Annual Reviews&lt;/publisher&gt;&lt;isbn&gt;0066-4219&lt;/isbn&gt;&lt;urls&gt;&lt;related-urls&gt;&lt;url&gt;https://doi.org/10.1146/annurev-med-041316-085215&lt;/url&gt;&lt;/related-urls&gt;&lt;/urls&gt;&lt;electronic-resource-num&gt;10.1146/annurev-med-041316-085215&lt;/electronic-resource-num&gt;&lt;access-date&gt;2022/04/06&lt;/access-date&gt;&lt;/record&gt;&lt;/Cite&gt;&lt;Cite&gt;&lt;Author&gt;Fritz&lt;/Author&gt;&lt;Year&gt;2011&lt;/Year&gt;&lt;RecNum&gt;5&lt;/RecNum&gt;&lt;record&gt;&lt;rec-number&gt;5&lt;/rec-number&gt;&lt;foreign-keys&gt;&lt;key app="EN" db-id="ztsv5xptb0a029eeartx0aws5xxzzxrxxp2f" timestamp="1649237934"&gt;5&lt;/key&gt;&lt;/foreign-keys&gt;&lt;ref-type name="Journal Article"&gt;17&lt;/ref-type&gt;&lt;contributors&gt;&lt;authors&gt;&lt;author&gt;Fritz, Günter&lt;/author&gt;&lt;/authors&gt;&lt;/contributors&gt;&lt;titles&gt;&lt;title&gt;RAGE: a single receptor fits multiple ligands&lt;/title&gt;&lt;secondary-title&gt;Trends in Biochemical Sciences&lt;/secondary-title&gt;&lt;/titles&gt;&lt;periodical&gt;&lt;full-title&gt;Trends in Biochemical Sciences&lt;/full-title&gt;&lt;/periodical&gt;&lt;pages&gt;625-632&lt;/pages&gt;&lt;volume&gt;36&lt;/volume&gt;&lt;number&gt;12&lt;/number&gt;&lt;dates&gt;&lt;year&gt;2011&lt;/year&gt;&lt;pub-dates&gt;&lt;date&gt;2011/12/01/&lt;/date&gt;&lt;/pub-dates&gt;&lt;/dates&gt;&lt;isbn&gt;0968-0004&lt;/isbn&gt;&lt;urls&gt;&lt;related-urls&gt;&lt;url&gt;https://www.sciencedirect.com/science/article/pii/S096800041100137X&lt;/url&gt;&lt;/related-urls&gt;&lt;/urls&gt;&lt;electronic-resource-num&gt;https://doi.org/10.1016/j.tibs.2011.08.008&lt;/electronic-resource-num&gt;&lt;/record&gt;&lt;/Cite&gt;&lt;/EndNote&gt;</w:instrText>
      </w:r>
      <w:r w:rsidR="003E7DB1" w:rsidRPr="006C03F7">
        <w:rPr>
          <w:rFonts w:cstheme="minorHAnsi"/>
          <w:noProof/>
          <w:sz w:val="24"/>
          <w:szCs w:val="24"/>
        </w:rPr>
        <w:fldChar w:fldCharType="separate"/>
      </w:r>
      <w:r w:rsidR="004153ED" w:rsidRPr="006C03F7">
        <w:rPr>
          <w:rFonts w:cstheme="minorHAnsi"/>
          <w:noProof/>
          <w:sz w:val="24"/>
          <w:szCs w:val="24"/>
        </w:rPr>
        <w:t>[5, 6]</w:t>
      </w:r>
      <w:r w:rsidR="003E7DB1" w:rsidRPr="006C03F7">
        <w:rPr>
          <w:rFonts w:cstheme="minorHAnsi"/>
          <w:noProof/>
          <w:sz w:val="24"/>
          <w:szCs w:val="24"/>
        </w:rPr>
        <w:fldChar w:fldCharType="end"/>
      </w:r>
      <w:r w:rsidR="00466EBB" w:rsidRPr="006C03F7">
        <w:rPr>
          <w:rFonts w:cstheme="minorHAnsi"/>
          <w:sz w:val="24"/>
          <w:szCs w:val="24"/>
        </w:rPr>
        <w:t xml:space="preserve">. </w:t>
      </w:r>
      <w:r w:rsidR="00B93F30" w:rsidRPr="006C03F7">
        <w:rPr>
          <w:rFonts w:cstheme="minorHAnsi"/>
          <w:sz w:val="24"/>
          <w:szCs w:val="24"/>
        </w:rPr>
        <w:t>This receptor is constit</w:t>
      </w:r>
      <w:r w:rsidR="00466EBB" w:rsidRPr="006C03F7">
        <w:rPr>
          <w:rFonts w:cstheme="minorHAnsi"/>
          <w:sz w:val="24"/>
          <w:szCs w:val="24"/>
        </w:rPr>
        <w:t>utively expressed in lung epithelial cells. The basis of this hypothesis</w:t>
      </w:r>
      <w:r w:rsidR="009D7901" w:rsidRPr="006C03F7">
        <w:rPr>
          <w:rFonts w:cstheme="minorHAnsi"/>
          <w:sz w:val="24"/>
          <w:szCs w:val="24"/>
        </w:rPr>
        <w:t xml:space="preserve"> is that</w:t>
      </w:r>
      <w:r w:rsidR="00583315" w:rsidRPr="006C03F7">
        <w:rPr>
          <w:rFonts w:cstheme="minorHAnsi"/>
          <w:sz w:val="24"/>
          <w:szCs w:val="24"/>
        </w:rPr>
        <w:t xml:space="preserve"> </w:t>
      </w:r>
      <w:r w:rsidRPr="006C03F7">
        <w:rPr>
          <w:rFonts w:cstheme="minorHAnsi"/>
          <w:sz w:val="24"/>
          <w:szCs w:val="24"/>
        </w:rPr>
        <w:t>the process of protein glycation</w:t>
      </w:r>
      <w:r w:rsidR="00895821" w:rsidRPr="006C03F7">
        <w:rPr>
          <w:rFonts w:cstheme="minorHAnsi"/>
          <w:sz w:val="24"/>
          <w:szCs w:val="24"/>
        </w:rPr>
        <w:t>,</w:t>
      </w:r>
      <w:r w:rsidRPr="006C03F7">
        <w:rPr>
          <w:rFonts w:cstheme="minorHAnsi"/>
          <w:sz w:val="24"/>
          <w:szCs w:val="24"/>
        </w:rPr>
        <w:t xml:space="preserve"> </w:t>
      </w:r>
      <w:r w:rsidR="001B425E" w:rsidRPr="006C03F7">
        <w:rPr>
          <w:rFonts w:cstheme="minorHAnsi"/>
          <w:sz w:val="24"/>
          <w:szCs w:val="24"/>
        </w:rPr>
        <w:t>through</w:t>
      </w:r>
      <w:r w:rsidRPr="006C03F7">
        <w:rPr>
          <w:rFonts w:cstheme="minorHAnsi"/>
          <w:sz w:val="24"/>
          <w:szCs w:val="24"/>
        </w:rPr>
        <w:t xml:space="preserve"> the chemical reaction </w:t>
      </w:r>
      <w:r w:rsidR="001B425E" w:rsidRPr="006C03F7">
        <w:rPr>
          <w:rFonts w:cstheme="minorHAnsi"/>
          <w:sz w:val="24"/>
          <w:szCs w:val="24"/>
        </w:rPr>
        <w:t>with</w:t>
      </w:r>
      <w:r w:rsidRPr="006C03F7">
        <w:rPr>
          <w:rFonts w:cstheme="minorHAnsi"/>
          <w:sz w:val="24"/>
          <w:szCs w:val="24"/>
        </w:rPr>
        <w:t xml:space="preserve"> glucose and </w:t>
      </w:r>
      <w:r w:rsidR="00895821" w:rsidRPr="006C03F7">
        <w:rPr>
          <w:rFonts w:cstheme="minorHAnsi"/>
          <w:sz w:val="24"/>
          <w:szCs w:val="24"/>
        </w:rPr>
        <w:t xml:space="preserve">its </w:t>
      </w:r>
      <w:r w:rsidRPr="006C03F7">
        <w:rPr>
          <w:rFonts w:cstheme="minorHAnsi"/>
          <w:sz w:val="24"/>
          <w:szCs w:val="24"/>
        </w:rPr>
        <w:t>c</w:t>
      </w:r>
      <w:r w:rsidR="00466EBB" w:rsidRPr="006C03F7">
        <w:rPr>
          <w:rFonts w:cstheme="minorHAnsi"/>
          <w:sz w:val="24"/>
          <w:szCs w:val="24"/>
        </w:rPr>
        <w:t>a</w:t>
      </w:r>
      <w:r w:rsidRPr="006C03F7">
        <w:rPr>
          <w:rFonts w:cstheme="minorHAnsi"/>
          <w:sz w:val="24"/>
          <w:szCs w:val="24"/>
        </w:rPr>
        <w:t>rbonyl-containing metabolites</w:t>
      </w:r>
      <w:r w:rsidR="00895821" w:rsidRPr="006C03F7">
        <w:rPr>
          <w:rFonts w:cstheme="minorHAnsi"/>
          <w:sz w:val="24"/>
          <w:szCs w:val="24"/>
        </w:rPr>
        <w:t>,</w:t>
      </w:r>
      <w:r w:rsidRPr="006C03F7">
        <w:rPr>
          <w:rFonts w:cstheme="minorHAnsi"/>
          <w:sz w:val="24"/>
          <w:szCs w:val="24"/>
        </w:rPr>
        <w:t xml:space="preserve"> generates anionic </w:t>
      </w:r>
      <w:r w:rsidR="00A348C2" w:rsidRPr="006C03F7">
        <w:rPr>
          <w:rFonts w:cstheme="minorHAnsi"/>
          <w:sz w:val="24"/>
          <w:szCs w:val="24"/>
        </w:rPr>
        <w:t xml:space="preserve">protein </w:t>
      </w:r>
      <w:r w:rsidRPr="006C03F7">
        <w:rPr>
          <w:rFonts w:cstheme="minorHAnsi"/>
          <w:sz w:val="24"/>
          <w:szCs w:val="24"/>
        </w:rPr>
        <w:t>surfaces</w:t>
      </w:r>
      <w:r w:rsidR="00BB7E2D" w:rsidRPr="006C03F7">
        <w:rPr>
          <w:rFonts w:cstheme="minorHAnsi"/>
          <w:sz w:val="24"/>
          <w:szCs w:val="24"/>
        </w:rPr>
        <w:t xml:space="preserve">. </w:t>
      </w:r>
      <w:r w:rsidRPr="006C03F7">
        <w:rPr>
          <w:rFonts w:cstheme="minorHAnsi"/>
          <w:sz w:val="24"/>
          <w:szCs w:val="24"/>
        </w:rPr>
        <w:t xml:space="preserve"> </w:t>
      </w:r>
      <w:r w:rsidR="00BB7E2D" w:rsidRPr="006C03F7">
        <w:rPr>
          <w:rFonts w:cstheme="minorHAnsi"/>
          <w:sz w:val="24"/>
          <w:szCs w:val="24"/>
        </w:rPr>
        <w:t>Th</w:t>
      </w:r>
      <w:r w:rsidR="00B736D0" w:rsidRPr="006C03F7">
        <w:rPr>
          <w:rFonts w:cstheme="minorHAnsi"/>
          <w:sz w:val="24"/>
          <w:szCs w:val="24"/>
        </w:rPr>
        <w:t>ese</w:t>
      </w:r>
      <w:r w:rsidR="00BB7E2D" w:rsidRPr="006C03F7">
        <w:rPr>
          <w:rFonts w:cstheme="minorHAnsi"/>
          <w:sz w:val="24"/>
          <w:szCs w:val="24"/>
        </w:rPr>
        <w:t xml:space="preserve"> more electronegative </w:t>
      </w:r>
      <w:r w:rsidR="00FB4D45" w:rsidRPr="006C03F7">
        <w:rPr>
          <w:rFonts w:cstheme="minorHAnsi"/>
          <w:sz w:val="24"/>
          <w:szCs w:val="24"/>
        </w:rPr>
        <w:t xml:space="preserve">protein </w:t>
      </w:r>
      <w:r w:rsidR="00BB7E2D" w:rsidRPr="006C03F7">
        <w:rPr>
          <w:rFonts w:cstheme="minorHAnsi"/>
          <w:sz w:val="24"/>
          <w:szCs w:val="24"/>
        </w:rPr>
        <w:t>molecule</w:t>
      </w:r>
      <w:r w:rsidR="00B736D0" w:rsidRPr="006C03F7">
        <w:rPr>
          <w:rFonts w:cstheme="minorHAnsi"/>
          <w:sz w:val="24"/>
          <w:szCs w:val="24"/>
        </w:rPr>
        <w:t>s</w:t>
      </w:r>
      <w:r w:rsidR="00BB7E2D" w:rsidRPr="006C03F7">
        <w:rPr>
          <w:rFonts w:cstheme="minorHAnsi"/>
          <w:sz w:val="24"/>
          <w:szCs w:val="24"/>
        </w:rPr>
        <w:t xml:space="preserve"> </w:t>
      </w:r>
      <w:r w:rsidR="00B736D0" w:rsidRPr="006C03F7">
        <w:rPr>
          <w:rFonts w:cstheme="minorHAnsi"/>
          <w:sz w:val="24"/>
          <w:szCs w:val="24"/>
        </w:rPr>
        <w:t>are</w:t>
      </w:r>
      <w:r w:rsidR="00BB7E2D" w:rsidRPr="006C03F7">
        <w:rPr>
          <w:rFonts w:cstheme="minorHAnsi"/>
          <w:sz w:val="24"/>
          <w:szCs w:val="24"/>
        </w:rPr>
        <w:t xml:space="preserve"> the</w:t>
      </w:r>
      <w:r w:rsidRPr="006C03F7">
        <w:rPr>
          <w:rFonts w:cstheme="minorHAnsi"/>
          <w:sz w:val="24"/>
          <w:szCs w:val="24"/>
        </w:rPr>
        <w:t xml:space="preserve"> result of the charge neutralization of positively-charged arginine and lysine residues on protein surface</w:t>
      </w:r>
      <w:r w:rsidR="00B736D0" w:rsidRPr="006C03F7">
        <w:rPr>
          <w:rFonts w:cstheme="minorHAnsi"/>
          <w:sz w:val="24"/>
          <w:szCs w:val="24"/>
        </w:rPr>
        <w:t>s</w:t>
      </w:r>
      <w:r w:rsidR="00BB7E2D" w:rsidRPr="006C03F7">
        <w:rPr>
          <w:rFonts w:cstheme="minorHAnsi"/>
          <w:sz w:val="24"/>
          <w:szCs w:val="24"/>
        </w:rPr>
        <w:t xml:space="preserve"> by a complex series of chemical (non-enzymatic) reactions</w:t>
      </w:r>
      <w:r w:rsidR="007C1339" w:rsidRPr="006C03F7">
        <w:rPr>
          <w:rFonts w:cstheme="minorHAnsi"/>
          <w:sz w:val="24"/>
          <w:szCs w:val="24"/>
        </w:rPr>
        <w:t xml:space="preserve"> </w:t>
      </w:r>
      <w:r w:rsidR="00932208" w:rsidRPr="006C03F7">
        <w:rPr>
          <w:rFonts w:cstheme="minorHAnsi"/>
          <w:sz w:val="24"/>
          <w:szCs w:val="24"/>
        </w:rPr>
        <w:t>(</w:t>
      </w:r>
      <w:r w:rsidR="007C1339" w:rsidRPr="006C03F7">
        <w:rPr>
          <w:rFonts w:cstheme="minorHAnsi"/>
          <w:sz w:val="24"/>
          <w:szCs w:val="24"/>
        </w:rPr>
        <w:t>Maillard reaction</w:t>
      </w:r>
      <w:r w:rsidR="00932208" w:rsidRPr="006C03F7">
        <w:rPr>
          <w:rFonts w:cstheme="minorHAnsi"/>
          <w:sz w:val="24"/>
          <w:szCs w:val="24"/>
        </w:rPr>
        <w:t>)</w:t>
      </w:r>
      <w:r w:rsidR="007C1339" w:rsidRPr="006C03F7">
        <w:rPr>
          <w:rFonts w:cstheme="minorHAnsi"/>
          <w:sz w:val="24"/>
          <w:szCs w:val="24"/>
        </w:rPr>
        <w:t xml:space="preserve"> </w:t>
      </w:r>
      <w:r w:rsidR="00697D6D" w:rsidRPr="006C03F7">
        <w:rPr>
          <w:rFonts w:cstheme="minorHAnsi"/>
          <w:sz w:val="24"/>
          <w:szCs w:val="24"/>
        </w:rPr>
        <w:fldChar w:fldCharType="begin">
          <w:fldData xml:space="preserve">PEVuZE5vdGU+PENpdGU+PEF1dGhvcj5IZW5uaW5nPC9BdXRob3I+PFllYXI+MjAxNjwvWWVhcj48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</w:fldData>
        </w:fldChar>
      </w:r>
      <w:r w:rsidR="004153ED" w:rsidRPr="006C03F7">
        <w:rPr>
          <w:rFonts w:cstheme="minorHAnsi"/>
          <w:sz w:val="24"/>
          <w:szCs w:val="24"/>
        </w:rPr>
        <w:instrText xml:space="preserve"> ADDIN EN.CITE </w:instrText>
      </w:r>
      <w:r w:rsidR="004153ED" w:rsidRPr="006C03F7">
        <w:rPr>
          <w:rFonts w:cstheme="minorHAnsi"/>
          <w:sz w:val="24"/>
          <w:szCs w:val="24"/>
        </w:rPr>
        <w:fldChar w:fldCharType="begin">
          <w:fldData xml:space="preserve">PEVuZE5vdGU+PENpdGU+PEF1dGhvcj5IZW5uaW5nPC9BdXRob3I+PFllYXI+MjAxNjwvWWVhcj48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</w:fldData>
        </w:fldChar>
      </w:r>
      <w:r w:rsidR="004153ED" w:rsidRPr="006C03F7">
        <w:rPr>
          <w:rFonts w:cstheme="minorHAnsi"/>
          <w:sz w:val="24"/>
          <w:szCs w:val="24"/>
        </w:rPr>
        <w:instrText xml:space="preserve"> ADDIN EN.CITE.DATA </w:instrText>
      </w:r>
      <w:r w:rsidR="004153ED" w:rsidRPr="006C03F7">
        <w:rPr>
          <w:rFonts w:cstheme="minorHAnsi"/>
          <w:sz w:val="24"/>
          <w:szCs w:val="24"/>
        </w:rPr>
      </w:r>
      <w:r w:rsidR="004153ED" w:rsidRPr="006C03F7">
        <w:rPr>
          <w:rFonts w:cstheme="minorHAnsi"/>
          <w:sz w:val="24"/>
          <w:szCs w:val="24"/>
        </w:rPr>
        <w:fldChar w:fldCharType="end"/>
      </w:r>
      <w:r w:rsidR="00697D6D" w:rsidRPr="006C03F7">
        <w:rPr>
          <w:rFonts w:cstheme="minorHAnsi"/>
          <w:sz w:val="24"/>
          <w:szCs w:val="24"/>
        </w:rPr>
      </w:r>
      <w:r w:rsidR="00697D6D" w:rsidRPr="006C03F7">
        <w:rPr>
          <w:rFonts w:cstheme="minorHAnsi"/>
          <w:sz w:val="24"/>
          <w:szCs w:val="24"/>
        </w:rPr>
        <w:fldChar w:fldCharType="separate"/>
      </w:r>
      <w:r w:rsidR="004153ED" w:rsidRPr="006C03F7">
        <w:rPr>
          <w:rFonts w:cstheme="minorHAnsi"/>
          <w:noProof/>
          <w:sz w:val="24"/>
          <w:szCs w:val="24"/>
        </w:rPr>
        <w:t>[7, 8]</w:t>
      </w:r>
      <w:r w:rsidR="00697D6D" w:rsidRPr="006C03F7">
        <w:rPr>
          <w:rFonts w:cstheme="minorHAnsi"/>
          <w:sz w:val="24"/>
          <w:szCs w:val="24"/>
        </w:rPr>
        <w:fldChar w:fldCharType="end"/>
      </w:r>
      <w:r w:rsidRPr="006C03F7">
        <w:rPr>
          <w:rFonts w:cstheme="minorHAnsi"/>
          <w:sz w:val="24"/>
          <w:szCs w:val="24"/>
        </w:rPr>
        <w:t xml:space="preserve">. </w:t>
      </w:r>
      <w:r w:rsidR="00D433C2" w:rsidRPr="006C03F7">
        <w:rPr>
          <w:rFonts w:cstheme="minorHAnsi"/>
          <w:sz w:val="24"/>
          <w:szCs w:val="24"/>
        </w:rPr>
        <w:t xml:space="preserve">More dramatically, the formation of a Schiff base between glucose and lysine can, with further chemical modifications </w:t>
      </w:r>
      <w:r w:rsidR="00D433C2" w:rsidRPr="006C03F7">
        <w:rPr>
          <w:rFonts w:cstheme="minorHAnsi"/>
          <w:sz w:val="24"/>
          <w:szCs w:val="24"/>
        </w:rPr>
        <w:fldChar w:fldCharType="begin">
          <w:fldData xml:space="preserve">PEVuZE5vdGU+PENpdGU+PEF1dGhvcj5Gcml0ejwvQXV0aG9yPjxZZWFyPjIwMTE8L1llYXI+PFJl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</w:fldData>
        </w:fldChar>
      </w:r>
      <w:r w:rsidR="004153ED" w:rsidRPr="006C03F7">
        <w:rPr>
          <w:rFonts w:cstheme="minorHAnsi"/>
          <w:sz w:val="24"/>
          <w:szCs w:val="24"/>
        </w:rPr>
        <w:instrText xml:space="preserve"> ADDIN EN.CITE </w:instrText>
      </w:r>
      <w:r w:rsidR="004153ED" w:rsidRPr="006C03F7">
        <w:rPr>
          <w:rFonts w:cstheme="minorHAnsi"/>
          <w:sz w:val="24"/>
          <w:szCs w:val="24"/>
        </w:rPr>
        <w:fldChar w:fldCharType="begin">
          <w:fldData xml:space="preserve">PEVuZE5vdGU+PENpdGU+PEF1dGhvcj5Gcml0ejwvQXV0aG9yPjxZZWFyPjIwMTE8L1llYXI+PFJl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</w:fldData>
        </w:fldChar>
      </w:r>
      <w:r w:rsidR="004153ED" w:rsidRPr="006C03F7">
        <w:rPr>
          <w:rFonts w:cstheme="minorHAnsi"/>
          <w:sz w:val="24"/>
          <w:szCs w:val="24"/>
        </w:rPr>
        <w:instrText xml:space="preserve"> ADDIN EN.CITE.DATA </w:instrText>
      </w:r>
      <w:r w:rsidR="004153ED" w:rsidRPr="006C03F7">
        <w:rPr>
          <w:rFonts w:cstheme="minorHAnsi"/>
          <w:sz w:val="24"/>
          <w:szCs w:val="24"/>
        </w:rPr>
      </w:r>
      <w:r w:rsidR="004153ED" w:rsidRPr="006C03F7">
        <w:rPr>
          <w:rFonts w:cstheme="minorHAnsi"/>
          <w:sz w:val="24"/>
          <w:szCs w:val="24"/>
        </w:rPr>
        <w:fldChar w:fldCharType="end"/>
      </w:r>
      <w:r w:rsidR="00D433C2" w:rsidRPr="006C03F7">
        <w:rPr>
          <w:rFonts w:cstheme="minorHAnsi"/>
          <w:sz w:val="24"/>
          <w:szCs w:val="24"/>
        </w:rPr>
      </w:r>
      <w:r w:rsidR="00D433C2" w:rsidRPr="006C03F7">
        <w:rPr>
          <w:rFonts w:cstheme="minorHAnsi"/>
          <w:sz w:val="24"/>
          <w:szCs w:val="24"/>
        </w:rPr>
        <w:fldChar w:fldCharType="separate"/>
      </w:r>
      <w:r w:rsidR="004153ED" w:rsidRPr="006C03F7">
        <w:rPr>
          <w:rFonts w:cstheme="minorHAnsi"/>
          <w:noProof/>
          <w:sz w:val="24"/>
          <w:szCs w:val="24"/>
        </w:rPr>
        <w:t>[6, 8]</w:t>
      </w:r>
      <w:r w:rsidR="00D433C2" w:rsidRPr="006C03F7">
        <w:rPr>
          <w:rFonts w:cstheme="minorHAnsi"/>
          <w:sz w:val="24"/>
          <w:szCs w:val="24"/>
        </w:rPr>
        <w:fldChar w:fldCharType="end"/>
      </w:r>
      <w:r w:rsidR="00D433C2" w:rsidRPr="006C03F7">
        <w:rPr>
          <w:rFonts w:cstheme="minorHAnsi"/>
          <w:sz w:val="24"/>
          <w:szCs w:val="24"/>
        </w:rPr>
        <w:t xml:space="preserve">, gives rise to carboxymethyl lysine thus replacing a positive charge on the lysine with a negatively charged carboxylate group, an example of a charge reversal by chemical modification. </w:t>
      </w:r>
      <w:r w:rsidRPr="006C03F7">
        <w:rPr>
          <w:rFonts w:cstheme="minorHAnsi"/>
          <w:sz w:val="24"/>
          <w:szCs w:val="24"/>
        </w:rPr>
        <w:t>Th</w:t>
      </w:r>
      <w:r w:rsidR="00FD3DCC" w:rsidRPr="006C03F7">
        <w:rPr>
          <w:rFonts w:cstheme="minorHAnsi"/>
          <w:sz w:val="24"/>
          <w:szCs w:val="24"/>
        </w:rPr>
        <w:t>e</w:t>
      </w:r>
      <w:r w:rsidRPr="006C03F7">
        <w:rPr>
          <w:rFonts w:cstheme="minorHAnsi"/>
          <w:sz w:val="24"/>
          <w:szCs w:val="24"/>
        </w:rPr>
        <w:t xml:space="preserve"> </w:t>
      </w:r>
      <w:r w:rsidR="00B67C9A" w:rsidRPr="006C03F7">
        <w:rPr>
          <w:rFonts w:cstheme="minorHAnsi"/>
          <w:sz w:val="24"/>
          <w:szCs w:val="24"/>
        </w:rPr>
        <w:t xml:space="preserve">consequence of </w:t>
      </w:r>
      <w:r w:rsidR="00ED2149" w:rsidRPr="006C03F7">
        <w:rPr>
          <w:rFonts w:cstheme="minorHAnsi"/>
          <w:sz w:val="24"/>
          <w:szCs w:val="24"/>
        </w:rPr>
        <w:t>these changes</w:t>
      </w:r>
      <w:r w:rsidR="008720CF" w:rsidRPr="006C03F7">
        <w:rPr>
          <w:rFonts w:cstheme="minorHAnsi"/>
          <w:sz w:val="24"/>
          <w:szCs w:val="24"/>
        </w:rPr>
        <w:t xml:space="preserve"> is </w:t>
      </w:r>
      <w:r w:rsidRPr="006C03F7">
        <w:rPr>
          <w:rFonts w:cstheme="minorHAnsi"/>
          <w:sz w:val="24"/>
          <w:szCs w:val="24"/>
        </w:rPr>
        <w:t xml:space="preserve">that negatively charged aspartate and glutamate residues on the protein surface </w:t>
      </w:r>
      <w:r w:rsidR="0023316D" w:rsidRPr="006C03F7">
        <w:rPr>
          <w:rFonts w:cstheme="minorHAnsi"/>
          <w:sz w:val="24"/>
          <w:szCs w:val="24"/>
        </w:rPr>
        <w:t>together with the</w:t>
      </w:r>
      <w:r w:rsidR="00EE2DB6" w:rsidRPr="006C03F7">
        <w:rPr>
          <w:rFonts w:cstheme="minorHAnsi"/>
          <w:sz w:val="24"/>
          <w:szCs w:val="24"/>
        </w:rPr>
        <w:t xml:space="preserve"> possible</w:t>
      </w:r>
      <w:r w:rsidR="0023316D" w:rsidRPr="006C03F7">
        <w:rPr>
          <w:rFonts w:cstheme="minorHAnsi"/>
          <w:sz w:val="24"/>
          <w:szCs w:val="24"/>
        </w:rPr>
        <w:t xml:space="preserve"> introduction of an additional negative charge </w:t>
      </w:r>
      <w:r w:rsidRPr="006C03F7">
        <w:rPr>
          <w:rFonts w:cstheme="minorHAnsi"/>
          <w:sz w:val="24"/>
          <w:szCs w:val="24"/>
        </w:rPr>
        <w:t>will predominate</w:t>
      </w:r>
      <w:r w:rsidR="00937002" w:rsidRPr="006C03F7">
        <w:rPr>
          <w:rFonts w:cstheme="minorHAnsi"/>
          <w:sz w:val="24"/>
          <w:szCs w:val="24"/>
        </w:rPr>
        <w:t xml:space="preserve">, </w:t>
      </w:r>
      <w:r w:rsidR="00931F55" w:rsidRPr="006C03F7">
        <w:rPr>
          <w:rFonts w:cstheme="minorHAnsi"/>
          <w:sz w:val="24"/>
          <w:szCs w:val="24"/>
        </w:rPr>
        <w:t xml:space="preserve">thus </w:t>
      </w:r>
      <w:r w:rsidR="00880B62" w:rsidRPr="006C03F7">
        <w:rPr>
          <w:rFonts w:cstheme="minorHAnsi"/>
          <w:sz w:val="24"/>
          <w:szCs w:val="24"/>
        </w:rPr>
        <w:t>increasing the net negative charge</w:t>
      </w:r>
      <w:r w:rsidR="00A6670A" w:rsidRPr="006C03F7">
        <w:rPr>
          <w:rFonts w:cstheme="minorHAnsi"/>
          <w:sz w:val="24"/>
          <w:szCs w:val="24"/>
        </w:rPr>
        <w:t xml:space="preserve"> of the protein</w:t>
      </w:r>
      <w:r w:rsidR="001968BD" w:rsidRPr="006C03F7">
        <w:rPr>
          <w:rFonts w:cstheme="minorHAnsi"/>
          <w:sz w:val="24"/>
          <w:szCs w:val="24"/>
        </w:rPr>
        <w:t>.</w:t>
      </w:r>
      <w:r w:rsidRPr="006C03F7">
        <w:rPr>
          <w:rFonts w:cstheme="minorHAnsi"/>
          <w:sz w:val="24"/>
          <w:szCs w:val="24"/>
        </w:rPr>
        <w:t xml:space="preserve"> </w:t>
      </w:r>
      <w:r w:rsidR="001968BD" w:rsidRPr="006C03F7">
        <w:rPr>
          <w:rFonts w:cstheme="minorHAnsi"/>
          <w:sz w:val="24"/>
          <w:szCs w:val="24"/>
        </w:rPr>
        <w:t>This will</w:t>
      </w:r>
      <w:r w:rsidRPr="006C03F7">
        <w:rPr>
          <w:rFonts w:cstheme="minorHAnsi"/>
          <w:sz w:val="24"/>
          <w:szCs w:val="24"/>
        </w:rPr>
        <w:t xml:space="preserve"> </w:t>
      </w:r>
      <w:r w:rsidR="007B1771" w:rsidRPr="006C03F7">
        <w:rPr>
          <w:rFonts w:cstheme="minorHAnsi"/>
          <w:sz w:val="24"/>
          <w:szCs w:val="24"/>
        </w:rPr>
        <w:t xml:space="preserve">subsequently </w:t>
      </w:r>
      <w:r w:rsidRPr="006C03F7">
        <w:rPr>
          <w:rFonts w:cstheme="minorHAnsi"/>
          <w:sz w:val="24"/>
          <w:szCs w:val="24"/>
        </w:rPr>
        <w:t>promote an innate immune response</w:t>
      </w:r>
      <w:r w:rsidR="005F53F0" w:rsidRPr="006C03F7">
        <w:rPr>
          <w:rFonts w:cstheme="minorHAnsi"/>
          <w:sz w:val="24"/>
          <w:szCs w:val="24"/>
        </w:rPr>
        <w:t xml:space="preserve"> as these </w:t>
      </w:r>
      <w:r w:rsidR="00AE07DA" w:rsidRPr="006C03F7">
        <w:rPr>
          <w:rFonts w:cstheme="minorHAnsi"/>
          <w:sz w:val="24"/>
          <w:szCs w:val="24"/>
        </w:rPr>
        <w:t xml:space="preserve">now </w:t>
      </w:r>
      <w:r w:rsidR="005F53F0" w:rsidRPr="006C03F7">
        <w:rPr>
          <w:rFonts w:cstheme="minorHAnsi"/>
          <w:sz w:val="24"/>
          <w:szCs w:val="24"/>
        </w:rPr>
        <w:t xml:space="preserve">anionic molecules are seen as being associated with infection </w:t>
      </w:r>
      <w:r w:rsidR="00635987" w:rsidRPr="006C03F7">
        <w:rPr>
          <w:rFonts w:cstheme="minorHAnsi"/>
          <w:sz w:val="24"/>
          <w:szCs w:val="24"/>
        </w:rPr>
        <w:t>(pathogen associate molecular pattern molecules; PAMPS) or</w:t>
      </w:r>
      <w:r w:rsidR="005F53F0" w:rsidRPr="006C03F7">
        <w:rPr>
          <w:rFonts w:cstheme="minorHAnsi"/>
          <w:sz w:val="24"/>
          <w:szCs w:val="24"/>
        </w:rPr>
        <w:t xml:space="preserve"> cell damage </w:t>
      </w:r>
      <w:r w:rsidR="00635987" w:rsidRPr="006C03F7">
        <w:rPr>
          <w:rFonts w:cstheme="minorHAnsi"/>
          <w:sz w:val="24"/>
          <w:szCs w:val="24"/>
        </w:rPr>
        <w:t xml:space="preserve">(damage associated molecular pattern molecules; </w:t>
      </w:r>
      <w:r w:rsidR="006C0BEC" w:rsidRPr="006C03F7">
        <w:rPr>
          <w:rFonts w:cstheme="minorHAnsi"/>
          <w:sz w:val="24"/>
          <w:szCs w:val="24"/>
        </w:rPr>
        <w:t xml:space="preserve">DAMPS). The latter phenomenon is referred to as </w:t>
      </w:r>
      <w:r w:rsidR="005F53F0" w:rsidRPr="006C03F7">
        <w:rPr>
          <w:rFonts w:cstheme="minorHAnsi"/>
          <w:sz w:val="24"/>
          <w:szCs w:val="24"/>
        </w:rPr>
        <w:t>sterile inflammation</w:t>
      </w:r>
      <w:r w:rsidR="0005758A" w:rsidRPr="006C03F7">
        <w:rPr>
          <w:rFonts w:cstheme="minorHAnsi"/>
          <w:sz w:val="24"/>
          <w:szCs w:val="24"/>
        </w:rPr>
        <w:t xml:space="preserve"> </w:t>
      </w:r>
      <w:r w:rsidR="006A1788" w:rsidRPr="006C03F7">
        <w:rPr>
          <w:rFonts w:cstheme="minorHAnsi"/>
          <w:sz w:val="24"/>
          <w:szCs w:val="24"/>
        </w:rPr>
        <w:fldChar w:fldCharType="begin"/>
      </w:r>
      <w:r w:rsidR="004153ED" w:rsidRPr="006C03F7">
        <w:rPr>
          <w:rFonts w:cstheme="minorHAnsi"/>
          <w:sz w:val="24"/>
          <w:szCs w:val="24"/>
        </w:rPr>
        <w:instrText xml:space="preserve"> ADDIN EN.CITE &lt;EndNote&gt;&lt;Cite&gt;&lt;Author&gt;Chen&lt;/Author&gt;&lt;Year&gt;2010&lt;/Year&gt;&lt;RecNum&gt;49&lt;/RecNum&gt;&lt;DisplayText&gt;[9]&lt;/DisplayText&gt;&lt;record&gt;&lt;rec-number&gt;49&lt;/rec-number&gt;&lt;foreign-keys&gt;&lt;key app="EN" db-id="ztsv5xptb0a029eeartx0aws5xxzzxrxxp2f" timestamp="1656681016"&gt;49&lt;/key&gt;&lt;/foreign-keys&gt;&lt;ref-type name="Journal Article"&gt;17&lt;/ref-type&gt;&lt;contributors&gt;&lt;authors&gt;&lt;author&gt;Chen, Grace Y.&lt;/author&gt;&lt;author&gt;Nuñez, Gabriel&lt;/author&gt;&lt;/authors&gt;&lt;/contributors&gt;&lt;titles&gt;&lt;title&gt;Sterile inflammation: sensing and reacting to damage&lt;/title&gt;&lt;secondary-title&gt;Nature Reviews Immunology&lt;/secondary-title&gt;&lt;/titles&gt;&lt;periodical&gt;&lt;full-title&gt;Nature Reviews Immunology&lt;/full-title&gt;&lt;/periodical&gt;&lt;pages&gt;826-837&lt;/pages&gt;&lt;volume&gt;10&lt;/volume&gt;&lt;number&gt;12&lt;/number&gt;&lt;dates&gt;&lt;year&gt;2010&lt;/year&gt;&lt;pub-dates&gt;&lt;date&gt;2010/12/01&lt;/date&gt;&lt;/pub-dates&gt;&lt;/dates&gt;&lt;isbn&gt;1474-1741&lt;/isbn&gt;&lt;urls&gt;&lt;related-urls&gt;&lt;url&gt;https://doi.org/10.1038/nri2873&lt;/url&gt;&lt;/related-urls&gt;&lt;/urls&gt;&lt;electronic-resource-num&gt;10.1038/nri2873&lt;/electronic-resource-num&gt;&lt;/record&gt;&lt;/Cite&gt;&lt;/EndNote&gt;</w:instrText>
      </w:r>
      <w:r w:rsidR="006A1788" w:rsidRPr="006C03F7">
        <w:rPr>
          <w:rFonts w:cstheme="minorHAnsi"/>
          <w:sz w:val="24"/>
          <w:szCs w:val="24"/>
        </w:rPr>
        <w:fldChar w:fldCharType="separate"/>
      </w:r>
      <w:r w:rsidR="004153ED" w:rsidRPr="006C03F7">
        <w:rPr>
          <w:rFonts w:cstheme="minorHAnsi"/>
          <w:noProof/>
          <w:sz w:val="24"/>
          <w:szCs w:val="24"/>
        </w:rPr>
        <w:t>[9]</w:t>
      </w:r>
      <w:r w:rsidR="006A1788" w:rsidRPr="006C03F7">
        <w:rPr>
          <w:rFonts w:cstheme="minorHAnsi"/>
          <w:sz w:val="24"/>
          <w:szCs w:val="24"/>
        </w:rPr>
        <w:fldChar w:fldCharType="end"/>
      </w:r>
      <w:r w:rsidRPr="006C03F7">
        <w:rPr>
          <w:rFonts w:cstheme="minorHAnsi"/>
          <w:sz w:val="24"/>
          <w:szCs w:val="24"/>
        </w:rPr>
        <w:t xml:space="preserve">. </w:t>
      </w:r>
    </w:p>
    <w:p w14:paraId="4900793A" w14:textId="516989A1" w:rsidR="006C0BEC" w:rsidRPr="006C03F7" w:rsidRDefault="007C5923" w:rsidP="0000266C">
      <w:pPr>
        <w:spacing w:line="480" w:lineRule="auto"/>
        <w:jc w:val="both"/>
        <w:rPr>
          <w:rFonts w:cstheme="minorHAnsi"/>
          <w:sz w:val="24"/>
          <w:szCs w:val="24"/>
        </w:rPr>
      </w:pPr>
      <w:r w:rsidRPr="006C03F7">
        <w:rPr>
          <w:rFonts w:cstheme="minorHAnsi"/>
          <w:sz w:val="24"/>
          <w:szCs w:val="24"/>
        </w:rPr>
        <w:t>An</w:t>
      </w:r>
      <w:r w:rsidR="00F96CFC" w:rsidRPr="006C03F7">
        <w:rPr>
          <w:rFonts w:cstheme="minorHAnsi"/>
          <w:sz w:val="24"/>
          <w:szCs w:val="24"/>
        </w:rPr>
        <w:t xml:space="preserve"> </w:t>
      </w:r>
      <w:r w:rsidR="00414B50" w:rsidRPr="006C03F7">
        <w:rPr>
          <w:rFonts w:cstheme="minorHAnsi"/>
          <w:sz w:val="24"/>
          <w:szCs w:val="24"/>
        </w:rPr>
        <w:t xml:space="preserve">innate </w:t>
      </w:r>
      <w:r w:rsidR="00F96CFC" w:rsidRPr="006C03F7">
        <w:rPr>
          <w:rFonts w:cstheme="minorHAnsi"/>
          <w:sz w:val="24"/>
          <w:szCs w:val="24"/>
        </w:rPr>
        <w:t xml:space="preserve">response will </w:t>
      </w:r>
      <w:r w:rsidR="00EC1C9E" w:rsidRPr="006C03F7">
        <w:rPr>
          <w:rFonts w:cstheme="minorHAnsi"/>
          <w:sz w:val="24"/>
          <w:szCs w:val="24"/>
        </w:rPr>
        <w:t>attempt to remove these anionic macromolecules thus promoting</w:t>
      </w:r>
      <w:r w:rsidR="00F96CFC" w:rsidRPr="006C03F7">
        <w:rPr>
          <w:rFonts w:cstheme="minorHAnsi"/>
          <w:sz w:val="24"/>
          <w:szCs w:val="24"/>
        </w:rPr>
        <w:t xml:space="preserve"> a basal </w:t>
      </w:r>
      <w:r w:rsidR="00AE07DA" w:rsidRPr="006C03F7">
        <w:rPr>
          <w:rFonts w:cstheme="minorHAnsi"/>
          <w:sz w:val="24"/>
          <w:szCs w:val="24"/>
        </w:rPr>
        <w:t xml:space="preserve">or </w:t>
      </w:r>
      <w:r w:rsidR="00FF6C18" w:rsidRPr="006C03F7">
        <w:rPr>
          <w:rFonts w:cstheme="minorHAnsi"/>
          <w:sz w:val="24"/>
          <w:szCs w:val="24"/>
        </w:rPr>
        <w:t>low</w:t>
      </w:r>
      <w:r w:rsidR="009D7901" w:rsidRPr="006C03F7">
        <w:rPr>
          <w:rFonts w:cstheme="minorHAnsi"/>
          <w:sz w:val="24"/>
          <w:szCs w:val="24"/>
        </w:rPr>
        <w:t>-</w:t>
      </w:r>
      <w:r w:rsidR="00FF6C18" w:rsidRPr="006C03F7">
        <w:rPr>
          <w:rFonts w:cstheme="minorHAnsi"/>
          <w:sz w:val="24"/>
          <w:szCs w:val="24"/>
        </w:rPr>
        <w:t xml:space="preserve">grade </w:t>
      </w:r>
      <w:r w:rsidR="00F96CFC" w:rsidRPr="006C03F7">
        <w:rPr>
          <w:rFonts w:cstheme="minorHAnsi"/>
          <w:sz w:val="24"/>
          <w:szCs w:val="24"/>
        </w:rPr>
        <w:t>inflammatory condition within the body</w:t>
      </w:r>
      <w:r w:rsidR="0000266C" w:rsidRPr="006C03F7">
        <w:rPr>
          <w:rFonts w:cstheme="minorHAnsi"/>
          <w:sz w:val="24"/>
          <w:szCs w:val="24"/>
        </w:rPr>
        <w:t xml:space="preserve">. </w:t>
      </w:r>
      <w:r w:rsidR="003C4E09" w:rsidRPr="006C03F7">
        <w:rPr>
          <w:rFonts w:cstheme="minorHAnsi"/>
          <w:sz w:val="24"/>
          <w:szCs w:val="24"/>
        </w:rPr>
        <w:t xml:space="preserve">These anionic structures include Gram-positive bacteria, released RNA and apoptotic cells exposing negatively charged phosphatidyl serine.  Removal of these non-self and altered-self targets by innate immune cells is mediated by cell surface scavenger receptors. Binding to scavenger receptors </w:t>
      </w:r>
      <w:r w:rsidR="003C4E09" w:rsidRPr="006C03F7">
        <w:rPr>
          <w:rFonts w:cstheme="minorHAnsi"/>
          <w:sz w:val="24"/>
          <w:szCs w:val="24"/>
        </w:rPr>
        <w:lastRenderedPageBreak/>
        <w:t>promotes the elimination of degraded or harmful substances by endocytosis, phagocytosis, adhesion or signalling</w:t>
      </w:r>
      <w:r w:rsidR="001E4FC3" w:rsidRPr="006C03F7">
        <w:rPr>
          <w:rFonts w:cstheme="minorHAnsi"/>
          <w:sz w:val="24"/>
          <w:szCs w:val="24"/>
        </w:rPr>
        <w:t xml:space="preserve"> </w:t>
      </w:r>
      <w:r w:rsidR="00DA2551" w:rsidRPr="006C03F7">
        <w:rPr>
          <w:rFonts w:cstheme="minorHAnsi"/>
          <w:sz w:val="24"/>
          <w:szCs w:val="24"/>
        </w:rPr>
        <w:fldChar w:fldCharType="begin">
          <w:fldData xml:space="preserve">PEVuZE5vdGU+PENpdGU+PEF1dGhvcj5QcmFiaHVEYXM8L0F1dGhvcj48WWVhcj4yMDE3PC9ZZWFy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</w:fldData>
        </w:fldChar>
      </w:r>
      <w:r w:rsidR="00DA2551" w:rsidRPr="006C03F7">
        <w:rPr>
          <w:rFonts w:cstheme="minorHAnsi"/>
          <w:sz w:val="24"/>
          <w:szCs w:val="24"/>
        </w:rPr>
        <w:instrText xml:space="preserve"> ADDIN EN.CITE </w:instrText>
      </w:r>
      <w:r w:rsidR="00DA2551" w:rsidRPr="006C03F7">
        <w:rPr>
          <w:rFonts w:cstheme="minorHAnsi"/>
          <w:sz w:val="24"/>
          <w:szCs w:val="24"/>
        </w:rPr>
        <w:fldChar w:fldCharType="begin">
          <w:fldData xml:space="preserve">PEVuZE5vdGU+PENpdGU+PEF1dGhvcj5QcmFiaHVEYXM8L0F1dGhvcj48WWVhcj4yMDE3PC9ZZWFy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</w:fldData>
        </w:fldChar>
      </w:r>
      <w:r w:rsidR="00DA2551" w:rsidRPr="006C03F7">
        <w:rPr>
          <w:rFonts w:cstheme="minorHAnsi"/>
          <w:sz w:val="24"/>
          <w:szCs w:val="24"/>
        </w:rPr>
        <w:instrText xml:space="preserve"> ADDIN EN.CITE.DATA </w:instrText>
      </w:r>
      <w:r w:rsidR="00DA2551" w:rsidRPr="006C03F7">
        <w:rPr>
          <w:rFonts w:cstheme="minorHAnsi"/>
          <w:sz w:val="24"/>
          <w:szCs w:val="24"/>
        </w:rPr>
      </w:r>
      <w:r w:rsidR="00DA2551" w:rsidRPr="006C03F7">
        <w:rPr>
          <w:rFonts w:cstheme="minorHAnsi"/>
          <w:sz w:val="24"/>
          <w:szCs w:val="24"/>
        </w:rPr>
        <w:fldChar w:fldCharType="end"/>
      </w:r>
      <w:r w:rsidR="00DA2551" w:rsidRPr="006C03F7">
        <w:rPr>
          <w:rFonts w:cstheme="minorHAnsi"/>
          <w:sz w:val="24"/>
          <w:szCs w:val="24"/>
        </w:rPr>
      </w:r>
      <w:r w:rsidR="00DA2551" w:rsidRPr="006C03F7">
        <w:rPr>
          <w:rFonts w:cstheme="minorHAnsi"/>
          <w:sz w:val="24"/>
          <w:szCs w:val="24"/>
        </w:rPr>
        <w:fldChar w:fldCharType="separate"/>
      </w:r>
      <w:r w:rsidR="00DA2551" w:rsidRPr="006C03F7">
        <w:rPr>
          <w:rFonts w:cstheme="minorHAnsi"/>
          <w:noProof/>
          <w:sz w:val="24"/>
          <w:szCs w:val="24"/>
        </w:rPr>
        <w:t>[10]</w:t>
      </w:r>
      <w:r w:rsidR="00DA2551" w:rsidRPr="006C03F7">
        <w:rPr>
          <w:rFonts w:cstheme="minorHAnsi"/>
          <w:sz w:val="24"/>
          <w:szCs w:val="24"/>
        </w:rPr>
        <w:fldChar w:fldCharType="end"/>
      </w:r>
      <w:r w:rsidR="00DB5D26" w:rsidRPr="006C03F7">
        <w:rPr>
          <w:rFonts w:cstheme="minorHAnsi"/>
          <w:sz w:val="24"/>
          <w:szCs w:val="24"/>
        </w:rPr>
        <w:t>.</w:t>
      </w:r>
    </w:p>
    <w:p w14:paraId="3D4D0E8B" w14:textId="1E2A659B" w:rsidR="00DC1E9D" w:rsidRPr="006C03F7" w:rsidRDefault="00535E5A" w:rsidP="00B23243">
      <w:pPr>
        <w:spacing w:line="480" w:lineRule="auto"/>
        <w:jc w:val="both"/>
        <w:rPr>
          <w:rFonts w:cstheme="minorHAnsi"/>
          <w:sz w:val="24"/>
          <w:szCs w:val="24"/>
        </w:rPr>
      </w:pPr>
      <w:r w:rsidRPr="006C03F7">
        <w:rPr>
          <w:rFonts w:cstheme="minorHAnsi"/>
          <w:sz w:val="24"/>
          <w:szCs w:val="24"/>
        </w:rPr>
        <w:t xml:space="preserve">The physiological and clinical importance of protein glycation from glucose and its carbonyl-containing metabolites is highlighted in diabetes where poor glycaemic control leads to cardiovascular and other problems. However, there is a lack of precise molecular details for protein glycation within the body both in terms of the </w:t>
      </w:r>
      <w:r w:rsidR="00EE2DB6" w:rsidRPr="006C03F7">
        <w:rPr>
          <w:rFonts w:cstheme="minorHAnsi"/>
          <w:sz w:val="24"/>
          <w:szCs w:val="24"/>
        </w:rPr>
        <w:t>nature</w:t>
      </w:r>
      <w:r w:rsidRPr="006C03F7">
        <w:rPr>
          <w:rFonts w:cstheme="minorHAnsi"/>
          <w:sz w:val="24"/>
          <w:szCs w:val="24"/>
        </w:rPr>
        <w:t xml:space="preserve"> of the chemical modifications and proteins modified. Despite this, these cardiovascular and other problems associated with diabetes are attributed to protein glycation </w:t>
      </w:r>
      <w:r w:rsidR="003326F3" w:rsidRPr="006C03F7">
        <w:rPr>
          <w:rFonts w:cstheme="minorHAnsi"/>
          <w:sz w:val="24"/>
          <w:szCs w:val="24"/>
        </w:rPr>
        <w:t>that result in</w:t>
      </w:r>
      <w:r w:rsidRPr="006C03F7">
        <w:rPr>
          <w:rFonts w:cstheme="minorHAnsi"/>
          <w:sz w:val="24"/>
          <w:szCs w:val="24"/>
        </w:rPr>
        <w:t xml:space="preserve"> cell and tissue pathology. In fact, the gold standard for dietary glucose compliance by the patient is the measurement of glycated haemoglobin (HbAc1). HbAc1 is formed as a function of elevated blood glucose concentration and time as a result of a lack of dietary compliance</w:t>
      </w:r>
      <w:r w:rsidR="00BB67F0" w:rsidRPr="006C03F7">
        <w:rPr>
          <w:rFonts w:cstheme="minorHAnsi"/>
          <w:sz w:val="24"/>
          <w:szCs w:val="24"/>
        </w:rPr>
        <w:t xml:space="preserve"> </w:t>
      </w:r>
      <w:r w:rsidR="006A1788" w:rsidRPr="006C03F7">
        <w:rPr>
          <w:rFonts w:cstheme="minorHAnsi"/>
          <w:sz w:val="24"/>
          <w:szCs w:val="24"/>
        </w:rPr>
        <w:fldChar w:fldCharType="begin"/>
      </w:r>
      <w:r w:rsidR="00DA2551" w:rsidRPr="006C03F7">
        <w:rPr>
          <w:rFonts w:cstheme="minorHAnsi"/>
          <w:sz w:val="24"/>
          <w:szCs w:val="24"/>
        </w:rPr>
        <w:instrText xml:space="preserve"> ADDIN EN.CITE &lt;EndNote&gt;&lt;Cite&gt;&lt;Author&gt;Gomez-Peralta&lt;/Author&gt;&lt;Year&gt;2022&lt;/Year&gt;&lt;RecNum&gt;47&lt;/RecNum&gt;&lt;DisplayText&gt;[11]&lt;/DisplayText&gt;&lt;record&gt;&lt;rec-number&gt;47&lt;/rec-number&gt;&lt;foreign-keys&gt;&lt;key app="EN" db-id="ztsv5xptb0a029eeartx0aws5xxzzxrxxp2f" timestamp="1651656184"&gt;47&lt;/key&gt;&lt;/foreign-keys&gt;&lt;ref-type name="Journal Article"&gt;17&lt;/ref-type&gt;&lt;contributors&gt;&lt;authors&gt;&lt;author&gt;Gomez-Peralta, Fernando&lt;/author&gt;&lt;author&gt;Choudhary, Pratik&lt;/author&gt;&lt;author&gt;Cosson, Emmanuel&lt;/author&gt;&lt;author&gt;Irace, Concetta&lt;/author&gt;&lt;author&gt;Rami-Merhar, Birgit&lt;/author&gt;&lt;author&gt;Seibold, Alexander&lt;/author&gt;&lt;/authors&gt;&lt;/contributors&gt;&lt;titles&gt;&lt;title&gt;Understanding the clinical implications of differences between glucose management indicator and glycated haemoglobin&lt;/title&gt;&lt;secondary-title&gt;Diabetes, Obesity and Metabolism&lt;/secondary-title&gt;&lt;/titles&gt;&lt;periodical&gt;&lt;full-title&gt;Diabetes, Obesity and Metabolism&lt;/full-title&gt;&lt;/periodical&gt;&lt;pages&gt;599-608&lt;/pages&gt;&lt;volume&gt;24&lt;/volume&gt;&lt;number&gt;4&lt;/number&gt;&lt;keywords&gt;&lt;keyword&gt;average glucose&lt;/keyword&gt;&lt;keyword&gt;continuous glucose monitoring&lt;/keyword&gt;&lt;keyword&gt;diabetes&lt;/keyword&gt;&lt;keyword&gt;glucose management indicator&lt;/keyword&gt;&lt;keyword&gt;HbA1c&lt;/keyword&gt;&lt;/keywords&gt;&lt;dates&gt;&lt;year&gt;2022&lt;/year&gt;&lt;pub-dates&gt;&lt;date&gt;2022/04/01&lt;/date&gt;&lt;/pub-dates&gt;&lt;/dates&gt;&lt;publisher&gt;John Wiley &amp;amp; Sons, Ltd&lt;/publisher&gt;&lt;isbn&gt;1462-8902&lt;/isbn&gt;&lt;work-type&gt;https://doi.org/10.1111/dom.14638&lt;/work-type&gt;&lt;urls&gt;&lt;related-urls&gt;&lt;url&gt;https://doi.org/10.1111/dom.14638&lt;/url&gt;&lt;/related-urls&gt;&lt;/urls&gt;&lt;electronic-resource-num&gt;https://doi.org/10.1111/dom.14638&lt;/electronic-resource-num&gt;&lt;access-date&gt;2022/05/04&lt;/access-date&gt;&lt;/record&gt;&lt;/Cite&gt;&lt;/EndNote&gt;</w:instrText>
      </w:r>
      <w:r w:rsidR="006A1788" w:rsidRPr="006C03F7">
        <w:rPr>
          <w:rFonts w:cstheme="minorHAnsi"/>
          <w:sz w:val="24"/>
          <w:szCs w:val="24"/>
        </w:rPr>
        <w:fldChar w:fldCharType="separate"/>
      </w:r>
      <w:r w:rsidR="00DA2551" w:rsidRPr="006C03F7">
        <w:rPr>
          <w:rFonts w:cstheme="minorHAnsi"/>
          <w:noProof/>
          <w:sz w:val="24"/>
          <w:szCs w:val="24"/>
        </w:rPr>
        <w:t>[11]</w:t>
      </w:r>
      <w:r w:rsidR="006A1788" w:rsidRPr="006C03F7">
        <w:rPr>
          <w:rFonts w:cstheme="minorHAnsi"/>
          <w:sz w:val="24"/>
          <w:szCs w:val="24"/>
        </w:rPr>
        <w:fldChar w:fldCharType="end"/>
      </w:r>
      <w:r w:rsidRPr="006C03F7">
        <w:rPr>
          <w:rFonts w:cstheme="minorHAnsi"/>
          <w:sz w:val="24"/>
          <w:szCs w:val="24"/>
        </w:rPr>
        <w:t xml:space="preserve">. </w:t>
      </w:r>
      <w:r w:rsidR="00A72C7C" w:rsidRPr="006C03F7">
        <w:rPr>
          <w:rFonts w:cstheme="minorHAnsi"/>
          <w:sz w:val="24"/>
          <w:szCs w:val="24"/>
        </w:rPr>
        <w:t xml:space="preserve">Protein glycation is a complex and poorly defined phenomenon at the molecular level </w:t>
      </w:r>
      <w:r w:rsidR="00A72C7C" w:rsidRPr="006C03F7">
        <w:rPr>
          <w:rFonts w:cstheme="minorHAnsi"/>
          <w:sz w:val="24"/>
          <w:szCs w:val="24"/>
        </w:rPr>
        <w:fldChar w:fldCharType="begin">
          <w:fldData xml:space="preserve">PEVuZE5vdGU+PENpdGU+PEF1dGhvcj5IZW5uaW5nPC9BdXRob3I+PFllYXI+MjAxNjwvWWVhcj48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</w:fldData>
        </w:fldChar>
      </w:r>
      <w:r w:rsidR="00A72C7C" w:rsidRPr="006C03F7">
        <w:rPr>
          <w:rFonts w:cstheme="minorHAnsi"/>
          <w:sz w:val="24"/>
          <w:szCs w:val="24"/>
        </w:rPr>
        <w:instrText xml:space="preserve"> ADDIN EN.CITE </w:instrText>
      </w:r>
      <w:r w:rsidR="00A72C7C" w:rsidRPr="006C03F7">
        <w:rPr>
          <w:rFonts w:cstheme="minorHAnsi"/>
          <w:sz w:val="24"/>
          <w:szCs w:val="24"/>
        </w:rPr>
        <w:fldChar w:fldCharType="begin">
          <w:fldData xml:space="preserve">PEVuZE5vdGU+PENpdGU+PEF1dGhvcj5IZW5uaW5nPC9BdXRob3I+PFllYXI+MjAxNjwvWWVhcj48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</w:fldData>
        </w:fldChar>
      </w:r>
      <w:r w:rsidR="00A72C7C" w:rsidRPr="006C03F7">
        <w:rPr>
          <w:rFonts w:cstheme="minorHAnsi"/>
          <w:sz w:val="24"/>
          <w:szCs w:val="24"/>
        </w:rPr>
        <w:instrText xml:space="preserve"> ADDIN EN.CITE.DATA </w:instrText>
      </w:r>
      <w:r w:rsidR="00A72C7C" w:rsidRPr="006C03F7">
        <w:rPr>
          <w:rFonts w:cstheme="minorHAnsi"/>
          <w:sz w:val="24"/>
          <w:szCs w:val="24"/>
        </w:rPr>
      </w:r>
      <w:r w:rsidR="00A72C7C" w:rsidRPr="006C03F7">
        <w:rPr>
          <w:rFonts w:cstheme="minorHAnsi"/>
          <w:sz w:val="24"/>
          <w:szCs w:val="24"/>
        </w:rPr>
        <w:fldChar w:fldCharType="end"/>
      </w:r>
      <w:r w:rsidR="00A72C7C" w:rsidRPr="006C03F7">
        <w:rPr>
          <w:rFonts w:cstheme="minorHAnsi"/>
          <w:sz w:val="24"/>
          <w:szCs w:val="24"/>
        </w:rPr>
      </w:r>
      <w:r w:rsidR="00A72C7C" w:rsidRPr="006C03F7">
        <w:rPr>
          <w:rFonts w:cstheme="minorHAnsi"/>
          <w:sz w:val="24"/>
          <w:szCs w:val="24"/>
        </w:rPr>
        <w:fldChar w:fldCharType="separate"/>
      </w:r>
      <w:r w:rsidR="00A72C7C" w:rsidRPr="006C03F7">
        <w:rPr>
          <w:rFonts w:cstheme="minorHAnsi"/>
          <w:noProof/>
          <w:sz w:val="24"/>
          <w:szCs w:val="24"/>
        </w:rPr>
        <w:t>[7, 8]</w:t>
      </w:r>
      <w:r w:rsidR="00A72C7C" w:rsidRPr="006C03F7">
        <w:rPr>
          <w:rFonts w:cstheme="minorHAnsi"/>
          <w:sz w:val="24"/>
          <w:szCs w:val="24"/>
        </w:rPr>
        <w:fldChar w:fldCharType="end"/>
      </w:r>
      <w:r w:rsidR="00A72C7C" w:rsidRPr="006C03F7">
        <w:rPr>
          <w:rFonts w:cstheme="minorHAnsi"/>
          <w:sz w:val="24"/>
          <w:szCs w:val="24"/>
        </w:rPr>
        <w:t xml:space="preserve"> despite its profound effect on many processes including ageing and inflammation </w:t>
      </w:r>
      <w:r w:rsidR="00A72C7C" w:rsidRPr="006C03F7">
        <w:rPr>
          <w:rFonts w:cstheme="minorHAnsi"/>
          <w:sz w:val="24"/>
          <w:szCs w:val="24"/>
        </w:rPr>
        <w:fldChar w:fldCharType="begin">
          <w:fldData xml:space="preserve">PEVuZE5vdGU+PENpdGU+PEF1dGhvcj5IdWRzb248L0F1dGhvcj48WWVhcj4yMDE4PC9ZZWFyPjxS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=
</w:fldData>
        </w:fldChar>
      </w:r>
      <w:r w:rsidR="00A72C7C" w:rsidRPr="006C03F7">
        <w:rPr>
          <w:rFonts w:cstheme="minorHAnsi"/>
          <w:sz w:val="24"/>
          <w:szCs w:val="24"/>
        </w:rPr>
        <w:instrText xml:space="preserve"> ADDIN EN.CITE </w:instrText>
      </w:r>
      <w:r w:rsidR="00A72C7C" w:rsidRPr="006C03F7">
        <w:rPr>
          <w:rFonts w:cstheme="minorHAnsi"/>
          <w:sz w:val="24"/>
          <w:szCs w:val="24"/>
        </w:rPr>
        <w:fldChar w:fldCharType="begin">
          <w:fldData xml:space="preserve">PEVuZE5vdGU+PENpdGU+PEF1dGhvcj5IdWRzb248L0F1dGhvcj48WWVhcj4yMDE4PC9ZZWFyPjxS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=
</w:fldData>
        </w:fldChar>
      </w:r>
      <w:r w:rsidR="00A72C7C" w:rsidRPr="006C03F7">
        <w:rPr>
          <w:rFonts w:cstheme="minorHAnsi"/>
          <w:sz w:val="24"/>
          <w:szCs w:val="24"/>
        </w:rPr>
        <w:instrText xml:space="preserve"> ADDIN EN.CITE.DATA </w:instrText>
      </w:r>
      <w:r w:rsidR="00A72C7C" w:rsidRPr="006C03F7">
        <w:rPr>
          <w:rFonts w:cstheme="minorHAnsi"/>
          <w:sz w:val="24"/>
          <w:szCs w:val="24"/>
        </w:rPr>
      </w:r>
      <w:r w:rsidR="00A72C7C" w:rsidRPr="006C03F7">
        <w:rPr>
          <w:rFonts w:cstheme="minorHAnsi"/>
          <w:sz w:val="24"/>
          <w:szCs w:val="24"/>
        </w:rPr>
        <w:fldChar w:fldCharType="end"/>
      </w:r>
      <w:r w:rsidR="00A72C7C" w:rsidRPr="006C03F7">
        <w:rPr>
          <w:rFonts w:cstheme="minorHAnsi"/>
          <w:sz w:val="24"/>
          <w:szCs w:val="24"/>
        </w:rPr>
      </w:r>
      <w:r w:rsidR="00A72C7C" w:rsidRPr="006C03F7">
        <w:rPr>
          <w:rFonts w:cstheme="minorHAnsi"/>
          <w:sz w:val="24"/>
          <w:szCs w:val="24"/>
        </w:rPr>
        <w:fldChar w:fldCharType="separate"/>
      </w:r>
      <w:r w:rsidR="00A72C7C" w:rsidRPr="006C03F7">
        <w:rPr>
          <w:rFonts w:cstheme="minorHAnsi"/>
          <w:noProof/>
          <w:sz w:val="24"/>
          <w:szCs w:val="24"/>
        </w:rPr>
        <w:t>[5, 12-14]</w:t>
      </w:r>
      <w:r w:rsidR="00A72C7C" w:rsidRPr="006C03F7">
        <w:rPr>
          <w:rFonts w:cstheme="minorHAnsi"/>
          <w:sz w:val="24"/>
          <w:szCs w:val="24"/>
        </w:rPr>
        <w:fldChar w:fldCharType="end"/>
      </w:r>
      <w:r w:rsidR="00A72C7C" w:rsidRPr="006C03F7">
        <w:rPr>
          <w:rFonts w:cstheme="minorHAnsi"/>
          <w:sz w:val="24"/>
          <w:szCs w:val="24"/>
        </w:rPr>
        <w:t xml:space="preserve">. Detailed and systematic biochemical studies using structurally-defined targets such as albumin and haemoglobin have identified structural properties of proteins that facilitate glycation </w:t>
      </w:r>
      <w:r w:rsidR="00A72C7C" w:rsidRPr="006C03F7">
        <w:rPr>
          <w:rFonts w:cstheme="minorHAnsi"/>
          <w:sz w:val="24"/>
          <w:szCs w:val="24"/>
        </w:rPr>
        <w:fldChar w:fldCharType="begin">
          <w:fldData xml:space="preserve">PEVuZE5vdGU+PENpdGU+PEF1dGhvcj5OYWNoYXJhanU8L0F1dGhvcj48WWVhcj4xOTkyPC9ZZWFy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</w:fldData>
        </w:fldChar>
      </w:r>
      <w:r w:rsidR="00A72C7C" w:rsidRPr="006C03F7">
        <w:rPr>
          <w:rFonts w:cstheme="minorHAnsi"/>
          <w:sz w:val="24"/>
          <w:szCs w:val="24"/>
        </w:rPr>
        <w:instrText xml:space="preserve"> ADDIN EN.CITE </w:instrText>
      </w:r>
      <w:r w:rsidR="00A72C7C" w:rsidRPr="006C03F7">
        <w:rPr>
          <w:rFonts w:cstheme="minorHAnsi"/>
          <w:sz w:val="24"/>
          <w:szCs w:val="24"/>
        </w:rPr>
        <w:fldChar w:fldCharType="begin">
          <w:fldData xml:space="preserve">PEVuZE5vdGU+PENpdGU+PEF1dGhvcj5OYWNoYXJhanU8L0F1dGhvcj48WWVhcj4xOTkyPC9ZZWFy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</w:fldData>
        </w:fldChar>
      </w:r>
      <w:r w:rsidR="00A72C7C" w:rsidRPr="006C03F7">
        <w:rPr>
          <w:rFonts w:cstheme="minorHAnsi"/>
          <w:sz w:val="24"/>
          <w:szCs w:val="24"/>
        </w:rPr>
        <w:instrText xml:space="preserve"> ADDIN EN.CITE.DATA </w:instrText>
      </w:r>
      <w:r w:rsidR="00A72C7C" w:rsidRPr="006C03F7">
        <w:rPr>
          <w:rFonts w:cstheme="minorHAnsi"/>
          <w:sz w:val="24"/>
          <w:szCs w:val="24"/>
        </w:rPr>
      </w:r>
      <w:r w:rsidR="00A72C7C" w:rsidRPr="006C03F7">
        <w:rPr>
          <w:rFonts w:cstheme="minorHAnsi"/>
          <w:sz w:val="24"/>
          <w:szCs w:val="24"/>
        </w:rPr>
        <w:fldChar w:fldCharType="end"/>
      </w:r>
      <w:r w:rsidR="00A72C7C" w:rsidRPr="006C03F7">
        <w:rPr>
          <w:rFonts w:cstheme="minorHAnsi"/>
          <w:sz w:val="24"/>
          <w:szCs w:val="24"/>
        </w:rPr>
      </w:r>
      <w:r w:rsidR="00A72C7C" w:rsidRPr="006C03F7">
        <w:rPr>
          <w:rFonts w:cstheme="minorHAnsi"/>
          <w:sz w:val="24"/>
          <w:szCs w:val="24"/>
        </w:rPr>
        <w:fldChar w:fldCharType="separate"/>
      </w:r>
      <w:r w:rsidR="00A72C7C" w:rsidRPr="006C03F7">
        <w:rPr>
          <w:rFonts w:cstheme="minorHAnsi"/>
          <w:noProof/>
          <w:sz w:val="24"/>
          <w:szCs w:val="24"/>
        </w:rPr>
        <w:t>[15-17]</w:t>
      </w:r>
      <w:r w:rsidR="00A72C7C" w:rsidRPr="006C03F7">
        <w:rPr>
          <w:rFonts w:cstheme="minorHAnsi"/>
          <w:sz w:val="24"/>
          <w:szCs w:val="24"/>
        </w:rPr>
        <w:fldChar w:fldCharType="end"/>
      </w:r>
      <w:r w:rsidR="00A72C7C" w:rsidRPr="006C03F7">
        <w:rPr>
          <w:rFonts w:cstheme="minorHAnsi"/>
          <w:sz w:val="24"/>
          <w:szCs w:val="24"/>
        </w:rPr>
        <w:t xml:space="preserve">. In the case of albumin glycation, this chemical process is controlled by the surrounding chemical microenvironment with the potential to generate glycation hotspots </w:t>
      </w:r>
      <w:r w:rsidR="00A72C7C" w:rsidRPr="006C03F7">
        <w:rPr>
          <w:rFonts w:cstheme="minorHAnsi"/>
          <w:sz w:val="24"/>
          <w:szCs w:val="24"/>
        </w:rPr>
        <w:fldChar w:fldCharType="begin">
          <w:fldData xml:space="preserve">PEVuZE5vdGU+PENpdGU+PEF1dGhvcj5Tam9ibG9tPC9BdXRob3I+PFllYXI+MjAxODwvWWVhcj48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</w:fldData>
        </w:fldChar>
      </w:r>
      <w:r w:rsidR="00A72C7C" w:rsidRPr="006C03F7">
        <w:rPr>
          <w:rFonts w:cstheme="minorHAnsi"/>
          <w:sz w:val="24"/>
          <w:szCs w:val="24"/>
        </w:rPr>
        <w:instrText xml:space="preserve"> ADDIN EN.CITE </w:instrText>
      </w:r>
      <w:r w:rsidR="00A72C7C" w:rsidRPr="006C03F7">
        <w:rPr>
          <w:rFonts w:cstheme="minorHAnsi"/>
          <w:sz w:val="24"/>
          <w:szCs w:val="24"/>
        </w:rPr>
        <w:fldChar w:fldCharType="begin">
          <w:fldData xml:space="preserve">PEVuZE5vdGU+PENpdGU+PEF1dGhvcj5Tam9ibG9tPC9BdXRob3I+PFllYXI+MjAxODwvWWVhcj48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</w:fldData>
        </w:fldChar>
      </w:r>
      <w:r w:rsidR="00A72C7C" w:rsidRPr="006C03F7">
        <w:rPr>
          <w:rFonts w:cstheme="minorHAnsi"/>
          <w:sz w:val="24"/>
          <w:szCs w:val="24"/>
        </w:rPr>
        <w:instrText xml:space="preserve"> ADDIN EN.CITE.DATA </w:instrText>
      </w:r>
      <w:r w:rsidR="00A72C7C" w:rsidRPr="006C03F7">
        <w:rPr>
          <w:rFonts w:cstheme="minorHAnsi"/>
          <w:sz w:val="24"/>
          <w:szCs w:val="24"/>
        </w:rPr>
      </w:r>
      <w:r w:rsidR="00A72C7C" w:rsidRPr="006C03F7">
        <w:rPr>
          <w:rFonts w:cstheme="minorHAnsi"/>
          <w:sz w:val="24"/>
          <w:szCs w:val="24"/>
        </w:rPr>
        <w:fldChar w:fldCharType="end"/>
      </w:r>
      <w:r w:rsidR="00A72C7C" w:rsidRPr="006C03F7">
        <w:rPr>
          <w:rFonts w:cstheme="minorHAnsi"/>
          <w:sz w:val="24"/>
          <w:szCs w:val="24"/>
        </w:rPr>
      </w:r>
      <w:r w:rsidR="00A72C7C" w:rsidRPr="006C03F7">
        <w:rPr>
          <w:rFonts w:cstheme="minorHAnsi"/>
          <w:sz w:val="24"/>
          <w:szCs w:val="24"/>
        </w:rPr>
        <w:fldChar w:fldCharType="separate"/>
      </w:r>
      <w:r w:rsidR="00A72C7C" w:rsidRPr="006C03F7">
        <w:rPr>
          <w:rFonts w:cstheme="minorHAnsi"/>
          <w:noProof/>
          <w:sz w:val="24"/>
          <w:szCs w:val="24"/>
        </w:rPr>
        <w:t>[16, 17]</w:t>
      </w:r>
      <w:r w:rsidR="00A72C7C" w:rsidRPr="006C03F7">
        <w:rPr>
          <w:rFonts w:cstheme="minorHAnsi"/>
          <w:sz w:val="24"/>
          <w:szCs w:val="24"/>
        </w:rPr>
        <w:fldChar w:fldCharType="end"/>
      </w:r>
      <w:r w:rsidR="00A72C7C" w:rsidRPr="006C03F7">
        <w:rPr>
          <w:rFonts w:cstheme="minorHAnsi"/>
          <w:sz w:val="24"/>
          <w:szCs w:val="24"/>
        </w:rPr>
        <w:t>.</w:t>
      </w:r>
    </w:p>
    <w:p w14:paraId="4165E1A9" w14:textId="636020F5" w:rsidR="00932AB1" w:rsidRPr="006C03F7" w:rsidRDefault="00DC1E9D" w:rsidP="00932AB1">
      <w:pPr>
        <w:spacing w:line="480" w:lineRule="auto"/>
        <w:jc w:val="both"/>
        <w:rPr>
          <w:rFonts w:cstheme="minorHAnsi"/>
          <w:sz w:val="24"/>
          <w:szCs w:val="24"/>
        </w:rPr>
      </w:pPr>
      <w:r w:rsidRPr="006C03F7">
        <w:rPr>
          <w:rFonts w:cstheme="minorHAnsi"/>
          <w:sz w:val="24"/>
          <w:szCs w:val="24"/>
        </w:rPr>
        <w:t xml:space="preserve">In this </w:t>
      </w:r>
      <w:r w:rsidR="00B80FBA" w:rsidRPr="006C03F7">
        <w:rPr>
          <w:rFonts w:cstheme="minorHAnsi"/>
          <w:sz w:val="24"/>
          <w:szCs w:val="24"/>
        </w:rPr>
        <w:t>mini review</w:t>
      </w:r>
      <w:r w:rsidRPr="006C03F7">
        <w:rPr>
          <w:rFonts w:cstheme="minorHAnsi"/>
          <w:sz w:val="24"/>
          <w:szCs w:val="24"/>
        </w:rPr>
        <w:t xml:space="preserve"> we extend </w:t>
      </w:r>
      <w:r w:rsidR="001E0B0B" w:rsidRPr="006C03F7">
        <w:rPr>
          <w:rFonts w:cstheme="minorHAnsi"/>
          <w:sz w:val="24"/>
          <w:szCs w:val="24"/>
        </w:rPr>
        <w:t>our</w:t>
      </w:r>
      <w:r w:rsidRPr="006C03F7">
        <w:rPr>
          <w:rFonts w:cstheme="minorHAnsi"/>
          <w:sz w:val="24"/>
          <w:szCs w:val="24"/>
        </w:rPr>
        <w:t xml:space="preserve"> hypothesis</w:t>
      </w:r>
      <w:r w:rsidR="00A673DF" w:rsidRPr="006C03F7">
        <w:rPr>
          <w:rFonts w:cstheme="minorHAnsi"/>
          <w:sz w:val="24"/>
          <w:szCs w:val="24"/>
        </w:rPr>
        <w:t xml:space="preserve"> </w:t>
      </w:r>
      <w:r w:rsidR="00EE2DB6" w:rsidRPr="006C03F7">
        <w:rPr>
          <w:rFonts w:cstheme="minorHAnsi"/>
          <w:sz w:val="24"/>
          <w:szCs w:val="24"/>
        </w:rPr>
        <w:fldChar w:fldCharType="begin"/>
      </w:r>
      <w:r w:rsidR="004153ED" w:rsidRPr="006C03F7">
        <w:rPr>
          <w:rFonts w:cstheme="minorHAnsi"/>
          <w:sz w:val="24"/>
          <w:szCs w:val="24"/>
        </w:rPr>
        <w:instrText xml:space="preserve"> ADDIN EN.CITE &lt;EndNote&gt;&lt;Cite&gt;&lt;Author&gt;Birts&lt;/Author&gt;&lt;Year&gt;2021&lt;/Year&gt;&lt;RecNum&gt;1&lt;/RecNum&gt;&lt;DisplayText&gt;[4]&lt;/DisplayText&gt;&lt;record&gt;&lt;rec-number&gt;1&lt;/rec-number&gt;&lt;foreign-keys&gt;&lt;key app="EN" db-id="ztsv5xptb0a029eeartx0aws5xxzzxrxxp2f" timestamp="1649237338"&gt;1&lt;/key&gt;&lt;/foreign-keys&gt;&lt;ref-type name="Journal Article"&gt;17&lt;/ref-type&gt;&lt;contributors&gt;&lt;authors&gt;&lt;author&gt;Birts, Charles N.&lt;/author&gt;&lt;author&gt;Wilton, David C.&lt;/author&gt;&lt;/authors&gt;&lt;/contributors&gt;&lt;titles&gt;&lt;title&gt;Age, obesity and hyperglycaemia: Activation of innate immunity initiates a series of molecular interactions involving anionic surfaces leading to COVID-19 morbidity and mortality&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110646&lt;/pages&gt;&lt;volume&gt;155&lt;/volume&gt;&lt;edition&gt;2021/08/03&lt;/edition&gt;&lt;keywords&gt;&lt;keyword&gt;COVID-19&lt;/keyword&gt;&lt;keyword&gt;Diabetes&lt;/keyword&gt;&lt;keyword&gt;Glycation&lt;/keyword&gt;&lt;keyword&gt;Innate-immunity&lt;/keyword&gt;&lt;keyword&gt;Obesity&lt;/keyword&gt;&lt;keyword&gt;RAGE&lt;/keyword&gt;&lt;keyword&gt;SARS-Cov-2&lt;/keyword&gt;&lt;keyword&gt;*COVID-19&lt;/keyword&gt;&lt;keyword&gt;*Diabetes Mellitus, Type 2&lt;/keyword&gt;&lt;keyword&gt;Humans&lt;/keyword&gt;&lt;keyword&gt;*Hyperglycemia&lt;/keyword&gt;&lt;keyword&gt;Immunity, Innate&lt;/keyword&gt;&lt;keyword&gt;Morbidity&lt;/keyword&gt;&lt;keyword&gt;Receptor for Advanced Glycation End Products&lt;/keyword&gt;&lt;/keywords&gt;&lt;dates&gt;&lt;year&gt;2021&lt;/year&gt;&lt;/dates&gt;&lt;publisher&gt;Elsevier Ltd.&lt;/publisher&gt;&lt;isbn&gt;1532-2777&amp;#xD;0306-9877&lt;/isbn&gt;&lt;accession-num&gt;34392108&lt;/accession-num&gt;&lt;urls&gt;&lt;related-urls&gt;&lt;url&gt;https://pubmed.ncbi.nlm.nih.gov/34392108&lt;/url&gt;&lt;url&gt;https://www.ncbi.nlm.nih.gov/pmc/articles/PMC8330138/&lt;/url&gt;&lt;/related-urls&gt;&lt;/urls&gt;&lt;custom7&gt;110646&lt;/custom7&gt;&lt;electronic-resource-num&gt;10.1016/j.mehy.2021.110646&lt;/electronic-resource-num&gt;&lt;remote-database-name&gt;PubMed&lt;/remote-database-name&gt;&lt;language&gt;eng&lt;/language&gt;&lt;/record&gt;&lt;/Cite&gt;&lt;/EndNote&gt;</w:instrText>
      </w:r>
      <w:r w:rsidR="00EE2DB6" w:rsidRPr="006C03F7">
        <w:rPr>
          <w:rFonts w:cstheme="minorHAnsi"/>
          <w:sz w:val="24"/>
          <w:szCs w:val="24"/>
        </w:rPr>
        <w:fldChar w:fldCharType="separate"/>
      </w:r>
      <w:r w:rsidR="004153ED" w:rsidRPr="006C03F7">
        <w:rPr>
          <w:rFonts w:cstheme="minorHAnsi"/>
          <w:noProof/>
          <w:sz w:val="24"/>
          <w:szCs w:val="24"/>
        </w:rPr>
        <w:t>[4]</w:t>
      </w:r>
      <w:r w:rsidR="00EE2DB6" w:rsidRPr="006C03F7">
        <w:rPr>
          <w:rFonts w:cstheme="minorHAnsi"/>
          <w:sz w:val="24"/>
          <w:szCs w:val="24"/>
        </w:rPr>
        <w:fldChar w:fldCharType="end"/>
      </w:r>
      <w:r w:rsidRPr="006C03F7">
        <w:rPr>
          <w:rFonts w:cstheme="minorHAnsi"/>
          <w:sz w:val="24"/>
          <w:szCs w:val="24"/>
        </w:rPr>
        <w:t xml:space="preserve"> </w:t>
      </w:r>
      <w:r w:rsidR="00BB3576" w:rsidRPr="006C03F7">
        <w:rPr>
          <w:rFonts w:cstheme="minorHAnsi"/>
          <w:sz w:val="24"/>
          <w:szCs w:val="24"/>
        </w:rPr>
        <w:t xml:space="preserve">by reviewing </w:t>
      </w:r>
      <w:r w:rsidR="00B80FBA" w:rsidRPr="006C03F7">
        <w:rPr>
          <w:rFonts w:cstheme="minorHAnsi"/>
          <w:sz w:val="24"/>
          <w:szCs w:val="24"/>
        </w:rPr>
        <w:t xml:space="preserve">two </w:t>
      </w:r>
      <w:r w:rsidR="00BB3576" w:rsidRPr="006C03F7">
        <w:rPr>
          <w:rFonts w:cstheme="minorHAnsi"/>
          <w:sz w:val="24"/>
          <w:szCs w:val="24"/>
        </w:rPr>
        <w:t>other</w:t>
      </w:r>
      <w:r w:rsidRPr="006C03F7">
        <w:rPr>
          <w:rFonts w:cstheme="minorHAnsi"/>
          <w:sz w:val="24"/>
          <w:szCs w:val="24"/>
        </w:rPr>
        <w:t xml:space="preserve"> systems</w:t>
      </w:r>
      <w:r w:rsidR="00BB3576" w:rsidRPr="006C03F7">
        <w:rPr>
          <w:rFonts w:cstheme="minorHAnsi"/>
          <w:sz w:val="24"/>
          <w:szCs w:val="24"/>
        </w:rPr>
        <w:t>;</w:t>
      </w:r>
      <w:r w:rsidRPr="006C03F7">
        <w:rPr>
          <w:rFonts w:cstheme="minorHAnsi"/>
          <w:sz w:val="24"/>
          <w:szCs w:val="24"/>
        </w:rPr>
        <w:t xml:space="preserve"> </w:t>
      </w:r>
      <w:r w:rsidR="00BB3576" w:rsidRPr="006C03F7">
        <w:rPr>
          <w:rFonts w:cstheme="minorHAnsi"/>
          <w:sz w:val="24"/>
          <w:szCs w:val="24"/>
        </w:rPr>
        <w:t>these systems</w:t>
      </w:r>
      <w:r w:rsidRPr="006C03F7">
        <w:rPr>
          <w:rFonts w:cstheme="minorHAnsi"/>
          <w:sz w:val="24"/>
          <w:szCs w:val="24"/>
        </w:rPr>
        <w:t xml:space="preserve"> provide more general support for the concept that protein glycation generates negatively charged macromolecules and that these molecules stimulate innate immunity </w:t>
      </w:r>
      <w:r w:rsidR="002C7A62" w:rsidRPr="006C03F7">
        <w:rPr>
          <w:rFonts w:cstheme="minorHAnsi"/>
          <w:sz w:val="24"/>
          <w:szCs w:val="24"/>
        </w:rPr>
        <w:t xml:space="preserve">by binding to the appropriate receptor, </w:t>
      </w:r>
      <w:r w:rsidRPr="006C03F7">
        <w:rPr>
          <w:rFonts w:cstheme="minorHAnsi"/>
          <w:sz w:val="24"/>
          <w:szCs w:val="24"/>
        </w:rPr>
        <w:t xml:space="preserve">leading to adverse tissue responses. </w:t>
      </w:r>
      <w:r w:rsidR="003914F4" w:rsidRPr="006C03F7">
        <w:rPr>
          <w:rFonts w:cstheme="minorHAnsi"/>
          <w:sz w:val="24"/>
          <w:szCs w:val="24"/>
        </w:rPr>
        <w:t>In particular, w</w:t>
      </w:r>
      <w:r w:rsidR="00FD62F1" w:rsidRPr="006C03F7">
        <w:rPr>
          <w:rFonts w:cstheme="minorHAnsi"/>
          <w:sz w:val="24"/>
          <w:szCs w:val="24"/>
        </w:rPr>
        <w:t>e highlight two systems</w:t>
      </w:r>
      <w:r w:rsidR="00DC71CA" w:rsidRPr="006C03F7">
        <w:rPr>
          <w:rFonts w:cstheme="minorHAnsi"/>
          <w:sz w:val="24"/>
          <w:szCs w:val="24"/>
        </w:rPr>
        <w:t>. The first system involves</w:t>
      </w:r>
      <w:r w:rsidR="00FD62F1" w:rsidRPr="006C03F7">
        <w:rPr>
          <w:rFonts w:cstheme="minorHAnsi"/>
          <w:sz w:val="24"/>
          <w:szCs w:val="24"/>
        </w:rPr>
        <w:t xml:space="preserve"> the lectin-like oxidised receptor (LOX-1) </w:t>
      </w:r>
      <w:r w:rsidR="0099438F" w:rsidRPr="006C03F7">
        <w:rPr>
          <w:rFonts w:cstheme="minorHAnsi"/>
          <w:sz w:val="24"/>
          <w:szCs w:val="24"/>
        </w:rPr>
        <w:t xml:space="preserve">as this is a well-established system involving the anionic macromolecule, electronegative LDL </w:t>
      </w:r>
      <w:r w:rsidR="0099438F" w:rsidRPr="006C03F7">
        <w:rPr>
          <w:rFonts w:cstheme="minorHAnsi"/>
          <w:sz w:val="24"/>
          <w:szCs w:val="24"/>
        </w:rPr>
        <w:lastRenderedPageBreak/>
        <w:t xml:space="preserve">(LDL(-)) that can be formed as a result of protein glycation and is critically involved in CVD via binding to the LOX-1 receptor. This system is </w:t>
      </w:r>
      <w:r w:rsidR="00DC71CA" w:rsidRPr="006C03F7">
        <w:rPr>
          <w:rFonts w:cstheme="minorHAnsi"/>
          <w:sz w:val="24"/>
          <w:szCs w:val="24"/>
        </w:rPr>
        <w:t>a very important</w:t>
      </w:r>
      <w:r w:rsidR="0099438F" w:rsidRPr="006C03F7">
        <w:rPr>
          <w:rFonts w:cstheme="minorHAnsi"/>
          <w:sz w:val="24"/>
          <w:szCs w:val="24"/>
        </w:rPr>
        <w:t xml:space="preserve"> example of how the generation of an anionic macromolecule results in a pathological response in tissues. The second system involves </w:t>
      </w:r>
      <w:r w:rsidR="00FD62F1" w:rsidRPr="006C03F7">
        <w:rPr>
          <w:rFonts w:cstheme="minorHAnsi"/>
          <w:sz w:val="24"/>
          <w:szCs w:val="24"/>
        </w:rPr>
        <w:t xml:space="preserve">the Triggering Receptor Expressed on Myeloid cells-2 (TREM-2) </w:t>
      </w:r>
      <w:r w:rsidR="003A53B8" w:rsidRPr="006C03F7">
        <w:rPr>
          <w:rFonts w:cstheme="minorHAnsi"/>
          <w:sz w:val="24"/>
          <w:szCs w:val="24"/>
        </w:rPr>
        <w:t xml:space="preserve">and has implications for the development of dementia.  </w:t>
      </w:r>
      <w:r w:rsidR="00F579F7" w:rsidRPr="006C03F7">
        <w:rPr>
          <w:rFonts w:cstheme="minorHAnsi"/>
          <w:sz w:val="24"/>
          <w:szCs w:val="24"/>
        </w:rPr>
        <w:t>A comparison of LOX-1 and TREM-2 with RAGE that we have previously mentioned with respect to COVID-19 morbidity and mortalit</w:t>
      </w:r>
      <w:r w:rsidR="00CB4EA0" w:rsidRPr="006C03F7">
        <w:rPr>
          <w:rFonts w:cstheme="minorHAnsi"/>
          <w:sz w:val="24"/>
          <w:szCs w:val="24"/>
        </w:rPr>
        <w:t xml:space="preserve">y </w:t>
      </w:r>
      <w:r w:rsidR="00CB4EA0" w:rsidRPr="006C03F7">
        <w:rPr>
          <w:rFonts w:cstheme="minorHAnsi"/>
          <w:sz w:val="24"/>
          <w:szCs w:val="24"/>
        </w:rPr>
        <w:fldChar w:fldCharType="begin"/>
      </w:r>
      <w:r w:rsidR="00CB4EA0" w:rsidRPr="006C03F7">
        <w:rPr>
          <w:rFonts w:cstheme="minorHAnsi"/>
          <w:sz w:val="24"/>
          <w:szCs w:val="24"/>
        </w:rPr>
        <w:instrText xml:space="preserve"> ADDIN EN.CITE &lt;EndNote&gt;&lt;Cite&gt;&lt;Author&gt;Birts&lt;/Author&gt;&lt;Year&gt;2021&lt;/Year&gt;&lt;RecNum&gt;1&lt;/RecNum&gt;&lt;DisplayText&gt;[4]&lt;/DisplayText&gt;&lt;record&gt;&lt;rec-number&gt;1&lt;/rec-number&gt;&lt;foreign-keys&gt;&lt;key app="EN" db-id="ztsv5xptb0a029eeartx0aws5xxzzxrxxp2f" timestamp="1649237338"&gt;1&lt;/key&gt;&lt;/foreign-keys&gt;&lt;ref-type name="Journal Article"&gt;17&lt;/ref-type&gt;&lt;contributors&gt;&lt;authors&gt;&lt;author&gt;Birts, Charles N.&lt;/author&gt;&lt;author&gt;Wilton, David C.&lt;/author&gt;&lt;/authors&gt;&lt;/contributors&gt;&lt;titles&gt;&lt;title&gt;Age, obesity and hyperglycaemia: Activation of innate immunity initiates a series of molecular interactions involving anionic surfaces leading to COVID-19 morbidity and mortality&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110646&lt;/pages&gt;&lt;volume&gt;155&lt;/volume&gt;&lt;edition&gt;2021/08/03&lt;/edition&gt;&lt;keywords&gt;&lt;keyword&gt;COVID-19&lt;/keyword&gt;&lt;keyword&gt;Diabetes&lt;/keyword&gt;&lt;keyword&gt;Glycation&lt;/keyword&gt;&lt;keyword&gt;Innate-immunity&lt;/keyword&gt;&lt;keyword&gt;Obesity&lt;/keyword&gt;&lt;keyword&gt;RAGE&lt;/keyword&gt;&lt;keyword&gt;SARS-Cov-2&lt;/keyword&gt;&lt;keyword&gt;*COVID-19&lt;/keyword&gt;&lt;keyword&gt;*Diabetes Mellitus, Type 2&lt;/keyword&gt;&lt;keyword&gt;Humans&lt;/keyword&gt;&lt;keyword&gt;*Hyperglycemia&lt;/keyword&gt;&lt;keyword&gt;Immunity, Innate&lt;/keyword&gt;&lt;keyword&gt;Morbidity&lt;/keyword&gt;&lt;keyword&gt;Receptor for Advanced Glycation End Products&lt;/keyword&gt;&lt;/keywords&gt;&lt;dates&gt;&lt;year&gt;2021&lt;/year&gt;&lt;/dates&gt;&lt;publisher&gt;Elsevier Ltd.&lt;/publisher&gt;&lt;isbn&gt;1532-2777&amp;#xD;0306-9877&lt;/isbn&gt;&lt;accession-num&gt;34392108&lt;/accession-num&gt;&lt;urls&gt;&lt;related-urls&gt;&lt;url&gt;https://pubmed.ncbi.nlm.nih.gov/34392108&lt;/url&gt;&lt;url&gt;https://www.ncbi.nlm.nih.gov/pmc/articles/PMC8330138/&lt;/url&gt;&lt;/related-urls&gt;&lt;/urls&gt;&lt;custom7&gt;110646&lt;/custom7&gt;&lt;electronic-resource-num&gt;10.1016/j.mehy.2021.110646&lt;/electronic-resource-num&gt;&lt;remote-database-name&gt;PubMed&lt;/remote-database-name&gt;&lt;language&gt;eng&lt;/language&gt;&lt;/record&gt;&lt;/Cite&gt;&lt;/EndNote&gt;</w:instrText>
      </w:r>
      <w:r w:rsidR="00CB4EA0" w:rsidRPr="006C03F7">
        <w:rPr>
          <w:rFonts w:cstheme="minorHAnsi"/>
          <w:sz w:val="24"/>
          <w:szCs w:val="24"/>
        </w:rPr>
        <w:fldChar w:fldCharType="separate"/>
      </w:r>
      <w:r w:rsidR="00CB4EA0" w:rsidRPr="006C03F7">
        <w:rPr>
          <w:rFonts w:cstheme="minorHAnsi"/>
          <w:noProof/>
          <w:sz w:val="24"/>
          <w:szCs w:val="24"/>
        </w:rPr>
        <w:t>[4]</w:t>
      </w:r>
      <w:r w:rsidR="00CB4EA0" w:rsidRPr="006C03F7">
        <w:rPr>
          <w:rFonts w:cstheme="minorHAnsi"/>
          <w:sz w:val="24"/>
          <w:szCs w:val="24"/>
        </w:rPr>
        <w:fldChar w:fldCharType="end"/>
      </w:r>
      <w:r w:rsidR="00F579F7" w:rsidRPr="006C03F7">
        <w:rPr>
          <w:rFonts w:cstheme="minorHAnsi"/>
          <w:sz w:val="24"/>
          <w:szCs w:val="24"/>
        </w:rPr>
        <w:t>, shows many functional similarities not previously compared. Therefore, we hypothesise that this anionic LDL is also a ligand for RAGE and TREM2</w:t>
      </w:r>
      <w:r w:rsidR="00932AB1" w:rsidRPr="006C03F7">
        <w:rPr>
          <w:rFonts w:cstheme="minorHAnsi"/>
          <w:sz w:val="24"/>
          <w:szCs w:val="24"/>
        </w:rPr>
        <w:t>, a concept that provides a molecular basis for many inflammatory diseases.</w:t>
      </w:r>
    </w:p>
    <w:p w14:paraId="4566C220" w14:textId="288C3420" w:rsidR="005D1B91" w:rsidRPr="006C03F7" w:rsidRDefault="00830708" w:rsidP="00B23243">
      <w:pPr>
        <w:spacing w:line="480" w:lineRule="auto"/>
        <w:jc w:val="both"/>
        <w:rPr>
          <w:rFonts w:cstheme="minorHAnsi"/>
          <w:b/>
          <w:bCs/>
          <w:sz w:val="24"/>
          <w:szCs w:val="24"/>
        </w:rPr>
      </w:pPr>
      <w:r>
        <w:rPr>
          <w:rFonts w:cstheme="minorHAnsi"/>
          <w:b/>
          <w:bCs/>
          <w:sz w:val="24"/>
          <w:szCs w:val="24"/>
        </w:rPr>
        <w:t xml:space="preserve">2. </w:t>
      </w:r>
      <w:r w:rsidR="005D1B91" w:rsidRPr="006C03F7">
        <w:rPr>
          <w:rFonts w:cstheme="minorHAnsi"/>
          <w:b/>
          <w:bCs/>
          <w:sz w:val="24"/>
          <w:szCs w:val="24"/>
        </w:rPr>
        <w:t>LOX-1 and CVD</w:t>
      </w:r>
    </w:p>
    <w:p w14:paraId="00E9218C" w14:textId="27439D0D" w:rsidR="00062828" w:rsidRPr="006C03F7" w:rsidRDefault="005D1B91" w:rsidP="00062828">
      <w:pPr>
        <w:spacing w:line="480" w:lineRule="auto"/>
        <w:jc w:val="both"/>
        <w:rPr>
          <w:rFonts w:cstheme="minorHAnsi"/>
          <w:sz w:val="24"/>
          <w:szCs w:val="24"/>
        </w:rPr>
      </w:pPr>
      <w:r w:rsidRPr="006C03F7">
        <w:rPr>
          <w:rFonts w:cstheme="minorHAnsi"/>
          <w:sz w:val="24"/>
          <w:szCs w:val="24"/>
        </w:rPr>
        <w:t xml:space="preserve">An anionic derivative </w:t>
      </w:r>
      <w:r w:rsidR="00553B96" w:rsidRPr="006C03F7">
        <w:rPr>
          <w:rFonts w:cstheme="minorHAnsi"/>
          <w:sz w:val="24"/>
          <w:szCs w:val="24"/>
        </w:rPr>
        <w:t>of LDL referred to as e</w:t>
      </w:r>
      <w:r w:rsidRPr="006C03F7">
        <w:rPr>
          <w:rFonts w:cstheme="minorHAnsi"/>
          <w:sz w:val="24"/>
          <w:szCs w:val="24"/>
        </w:rPr>
        <w:t xml:space="preserve">lectronegative </w:t>
      </w:r>
      <w:r w:rsidR="00553B96" w:rsidRPr="006C03F7">
        <w:rPr>
          <w:rFonts w:cstheme="minorHAnsi"/>
          <w:sz w:val="24"/>
          <w:szCs w:val="24"/>
        </w:rPr>
        <w:t>LDL</w:t>
      </w:r>
      <w:r w:rsidRPr="006C03F7">
        <w:rPr>
          <w:rFonts w:cstheme="minorHAnsi"/>
          <w:sz w:val="24"/>
          <w:szCs w:val="24"/>
        </w:rPr>
        <w:t xml:space="preserve"> (LDL(-))</w:t>
      </w:r>
      <w:r w:rsidR="00553B96" w:rsidRPr="006C03F7">
        <w:rPr>
          <w:rFonts w:cstheme="minorHAnsi"/>
          <w:sz w:val="24"/>
          <w:szCs w:val="24"/>
        </w:rPr>
        <w:t xml:space="preserve"> is strongly </w:t>
      </w:r>
      <w:r w:rsidR="007C1339" w:rsidRPr="006C03F7">
        <w:rPr>
          <w:rFonts w:cstheme="minorHAnsi"/>
          <w:sz w:val="24"/>
          <w:szCs w:val="24"/>
        </w:rPr>
        <w:t>linked</w:t>
      </w:r>
      <w:r w:rsidR="00BF59D7" w:rsidRPr="006C03F7">
        <w:rPr>
          <w:rFonts w:cstheme="minorHAnsi"/>
          <w:sz w:val="24"/>
          <w:szCs w:val="24"/>
        </w:rPr>
        <w:t xml:space="preserve"> to the development of atherosclerosis</w:t>
      </w:r>
      <w:r w:rsidR="00717308" w:rsidRPr="006C03F7">
        <w:rPr>
          <w:rFonts w:cstheme="minorHAnsi"/>
          <w:sz w:val="24"/>
          <w:szCs w:val="24"/>
        </w:rPr>
        <w:t xml:space="preserve"> and associated cardiovascular disease (CVD)</w:t>
      </w:r>
      <w:r w:rsidR="000D6809" w:rsidRPr="006C03F7">
        <w:rPr>
          <w:rFonts w:cstheme="minorHAnsi"/>
          <w:sz w:val="24"/>
          <w:szCs w:val="24"/>
        </w:rPr>
        <w:t xml:space="preserve">, </w:t>
      </w:r>
      <w:r w:rsidR="00193F0B" w:rsidRPr="006C03F7">
        <w:rPr>
          <w:rFonts w:cstheme="minorHAnsi"/>
          <w:sz w:val="24"/>
          <w:szCs w:val="24"/>
        </w:rPr>
        <w:t xml:space="preserve">the </w:t>
      </w:r>
      <w:r w:rsidR="000D6809" w:rsidRPr="006C03F7">
        <w:rPr>
          <w:rFonts w:cstheme="minorHAnsi"/>
          <w:sz w:val="24"/>
          <w:szCs w:val="24"/>
        </w:rPr>
        <w:t>major cause of death worldwide</w:t>
      </w:r>
      <w:r w:rsidR="00F3412A" w:rsidRPr="006C03F7">
        <w:rPr>
          <w:rFonts w:cstheme="minorHAnsi"/>
          <w:sz w:val="24"/>
          <w:szCs w:val="24"/>
        </w:rPr>
        <w:t xml:space="preserve"> and is </w:t>
      </w:r>
      <w:r w:rsidR="00B736D0" w:rsidRPr="006C03F7">
        <w:rPr>
          <w:rFonts w:cstheme="minorHAnsi"/>
          <w:sz w:val="24"/>
          <w:szCs w:val="24"/>
        </w:rPr>
        <w:t>associated with</w:t>
      </w:r>
      <w:r w:rsidR="00F3412A" w:rsidRPr="006C03F7">
        <w:rPr>
          <w:rFonts w:cstheme="minorHAnsi"/>
          <w:sz w:val="24"/>
          <w:szCs w:val="24"/>
        </w:rPr>
        <w:t xml:space="preserve"> diabetes</w:t>
      </w:r>
      <w:r w:rsidR="00193F0B" w:rsidRPr="006C03F7">
        <w:rPr>
          <w:rFonts w:cstheme="minorHAnsi"/>
          <w:sz w:val="24"/>
          <w:szCs w:val="24"/>
        </w:rPr>
        <w:t xml:space="preserve"> and ageing</w:t>
      </w:r>
      <w:r w:rsidR="00BE0041" w:rsidRPr="006C03F7">
        <w:rPr>
          <w:rFonts w:cstheme="minorHAnsi"/>
          <w:sz w:val="24"/>
          <w:szCs w:val="24"/>
        </w:rPr>
        <w:t xml:space="preserve"> </w:t>
      </w:r>
      <w:r w:rsidR="00BB36FC" w:rsidRPr="006C03F7">
        <w:rPr>
          <w:rFonts w:cstheme="minorHAnsi"/>
          <w:sz w:val="24"/>
          <w:szCs w:val="24"/>
        </w:rPr>
        <w:fldChar w:fldCharType="begin">
          <w:fldData xml:space="preserve">PEVuZE5vdGU+PENpdGU+PEF1dGhvcj5LZTwvQXV0aG9yPjxZZWFyPjIwMjA8L1llYXI+PFJlY051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</w:fldData>
        </w:fldChar>
      </w:r>
      <w:r w:rsidR="00A72C7C" w:rsidRPr="006C03F7">
        <w:rPr>
          <w:rFonts w:cstheme="minorHAnsi"/>
          <w:sz w:val="24"/>
          <w:szCs w:val="24"/>
        </w:rPr>
        <w:instrText xml:space="preserve"> ADDIN EN.CITE </w:instrText>
      </w:r>
      <w:r w:rsidR="00A72C7C" w:rsidRPr="006C03F7">
        <w:rPr>
          <w:rFonts w:cstheme="minorHAnsi"/>
          <w:sz w:val="24"/>
          <w:szCs w:val="24"/>
        </w:rPr>
        <w:fldChar w:fldCharType="begin">
          <w:fldData xml:space="preserve">PEVuZE5vdGU+PENpdGU+PEF1dGhvcj5LZTwvQXV0aG9yPjxZZWFyPjIwMjA8L1llYXI+PFJlY051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</w:fldData>
        </w:fldChar>
      </w:r>
      <w:r w:rsidR="00A72C7C" w:rsidRPr="006C03F7">
        <w:rPr>
          <w:rFonts w:cstheme="minorHAnsi"/>
          <w:sz w:val="24"/>
          <w:szCs w:val="24"/>
        </w:rPr>
        <w:instrText xml:space="preserve"> ADDIN EN.CITE.DATA </w:instrText>
      </w:r>
      <w:r w:rsidR="00A72C7C" w:rsidRPr="006C03F7">
        <w:rPr>
          <w:rFonts w:cstheme="minorHAnsi"/>
          <w:sz w:val="24"/>
          <w:szCs w:val="24"/>
        </w:rPr>
      </w:r>
      <w:r w:rsidR="00A72C7C" w:rsidRPr="006C03F7">
        <w:rPr>
          <w:rFonts w:cstheme="minorHAnsi"/>
          <w:sz w:val="24"/>
          <w:szCs w:val="24"/>
        </w:rPr>
        <w:fldChar w:fldCharType="end"/>
      </w:r>
      <w:r w:rsidR="00BB36FC" w:rsidRPr="006C03F7">
        <w:rPr>
          <w:rFonts w:cstheme="minorHAnsi"/>
          <w:sz w:val="24"/>
          <w:szCs w:val="24"/>
        </w:rPr>
      </w:r>
      <w:r w:rsidR="00BB36FC" w:rsidRPr="006C03F7">
        <w:rPr>
          <w:rFonts w:cstheme="minorHAnsi"/>
          <w:sz w:val="24"/>
          <w:szCs w:val="24"/>
        </w:rPr>
        <w:fldChar w:fldCharType="separate"/>
      </w:r>
      <w:r w:rsidR="00A72C7C" w:rsidRPr="006C03F7">
        <w:rPr>
          <w:rFonts w:cstheme="minorHAnsi"/>
          <w:noProof/>
          <w:sz w:val="24"/>
          <w:szCs w:val="24"/>
        </w:rPr>
        <w:t>[18-22]</w:t>
      </w:r>
      <w:r w:rsidR="00BB36FC" w:rsidRPr="006C03F7">
        <w:rPr>
          <w:rFonts w:cstheme="minorHAnsi"/>
          <w:sz w:val="24"/>
          <w:szCs w:val="24"/>
        </w:rPr>
        <w:fldChar w:fldCharType="end"/>
      </w:r>
      <w:r w:rsidR="00F3412A" w:rsidRPr="006C03F7">
        <w:rPr>
          <w:rFonts w:cstheme="minorHAnsi"/>
          <w:sz w:val="24"/>
          <w:szCs w:val="24"/>
        </w:rPr>
        <w:t>.</w:t>
      </w:r>
      <w:r w:rsidR="00717308" w:rsidRPr="006C03F7">
        <w:rPr>
          <w:rFonts w:cstheme="minorHAnsi"/>
          <w:sz w:val="24"/>
          <w:szCs w:val="24"/>
        </w:rPr>
        <w:t xml:space="preserve"> </w:t>
      </w:r>
      <w:r w:rsidR="008F1302" w:rsidRPr="006C03F7">
        <w:rPr>
          <w:rFonts w:cstheme="minorHAnsi"/>
          <w:sz w:val="24"/>
          <w:szCs w:val="24"/>
        </w:rPr>
        <w:t xml:space="preserve">This is the first clear example of how chemical modifications of a protein provides a molecular pathway for the development of a pathological condition. </w:t>
      </w:r>
      <w:r w:rsidR="00866969" w:rsidRPr="006C03F7">
        <w:rPr>
          <w:rFonts w:cstheme="minorHAnsi"/>
          <w:sz w:val="24"/>
          <w:szCs w:val="24"/>
        </w:rPr>
        <w:t xml:space="preserve">In fact, the modification of LDL has a long history of involvement in CVD as a result of becoming more negatively charged and no longer able to bind to the LDL receptor. Early work </w:t>
      </w:r>
      <w:r w:rsidR="005D60F6" w:rsidRPr="006C03F7">
        <w:rPr>
          <w:rFonts w:cstheme="minorHAnsi"/>
          <w:sz w:val="24"/>
          <w:szCs w:val="24"/>
        </w:rPr>
        <w:t xml:space="preserve">from the laboratory of Brown and Goldstein </w:t>
      </w:r>
      <w:r w:rsidR="00866969" w:rsidRPr="006C03F7">
        <w:rPr>
          <w:rFonts w:cstheme="minorHAnsi"/>
          <w:sz w:val="24"/>
          <w:szCs w:val="24"/>
        </w:rPr>
        <w:t xml:space="preserve">to investigate the role of modified LDL in CVD utilised chemical acetylation of LDL to modify lysine residues on the protein surface. The resultant loss of positive charge resulted in a negatively-charged modified LDL that changed its receptor binding characteristics. This modified LDL no longer </w:t>
      </w:r>
      <w:r w:rsidR="000E2B93" w:rsidRPr="006C03F7">
        <w:rPr>
          <w:rFonts w:cstheme="minorHAnsi"/>
          <w:sz w:val="24"/>
          <w:szCs w:val="24"/>
        </w:rPr>
        <w:t>binds</w:t>
      </w:r>
      <w:r w:rsidR="00866969" w:rsidRPr="006C03F7">
        <w:rPr>
          <w:rFonts w:cstheme="minorHAnsi"/>
          <w:sz w:val="24"/>
          <w:szCs w:val="24"/>
        </w:rPr>
        <w:t xml:space="preserve"> to the</w:t>
      </w:r>
      <w:r w:rsidR="000E2B93" w:rsidRPr="006C03F7">
        <w:rPr>
          <w:rFonts w:cstheme="minorHAnsi"/>
          <w:sz w:val="24"/>
          <w:szCs w:val="24"/>
        </w:rPr>
        <w:t xml:space="preserve"> classical</w:t>
      </w:r>
      <w:r w:rsidR="00866969" w:rsidRPr="006C03F7">
        <w:rPr>
          <w:rFonts w:cstheme="minorHAnsi"/>
          <w:sz w:val="24"/>
          <w:szCs w:val="24"/>
        </w:rPr>
        <w:t xml:space="preserve"> LDL receptor but instead b</w:t>
      </w:r>
      <w:r w:rsidR="000E2B93" w:rsidRPr="006C03F7">
        <w:rPr>
          <w:rFonts w:cstheme="minorHAnsi"/>
          <w:sz w:val="24"/>
          <w:szCs w:val="24"/>
        </w:rPr>
        <w:t>inds</w:t>
      </w:r>
      <w:r w:rsidR="00866969" w:rsidRPr="006C03F7">
        <w:rPr>
          <w:rFonts w:cstheme="minorHAnsi"/>
          <w:sz w:val="24"/>
          <w:szCs w:val="24"/>
        </w:rPr>
        <w:t xml:space="preserve"> to the macrophage scavenger receptor (SR-B1) resulting in a massive uptake of lipid to produce foam cells characteristic of atheromatous plaques </w:t>
      </w:r>
      <w:r w:rsidR="001776E3" w:rsidRPr="006C03F7">
        <w:rPr>
          <w:rFonts w:cstheme="minorHAnsi"/>
          <w:sz w:val="24"/>
          <w:szCs w:val="24"/>
        </w:rPr>
        <w:fldChar w:fldCharType="begin"/>
      </w:r>
      <w:r w:rsidR="00DD4C82" w:rsidRPr="006C03F7">
        <w:rPr>
          <w:rFonts w:cstheme="minorHAnsi"/>
          <w:sz w:val="24"/>
          <w:szCs w:val="24"/>
        </w:rPr>
        <w:instrText xml:space="preserve"> ADDIN EN.CITE &lt;EndNote&gt;&lt;Cite&gt;&lt;Author&gt;Goldstein Joseph&lt;/Author&gt;&lt;Year&gt;1979&lt;/Year&gt;&lt;RecNum&gt;10&lt;/RecNum&gt;&lt;DisplayText&gt;[23]&lt;/DisplayText&gt;&lt;record&gt;&lt;rec-number&gt;10&lt;/rec-number&gt;&lt;foreign-keys&gt;&lt;key app="EN" db-id="ztsv5xptb0a029eeartx0aws5xxzzxrxxp2f" timestamp="1649239428"&gt;10&lt;/key&gt;&lt;/foreign-keys&gt;&lt;ref-type name="Journal Article"&gt;17&lt;/ref-type&gt;&lt;contributors&gt;&lt;authors&gt;&lt;author&gt;Goldstein Joseph, L.&lt;/author&gt;&lt;author&gt;Ho, Y. K.&lt;/author&gt;&lt;author&gt;Basu Sandip, K.&lt;/author&gt;&lt;author&gt;Brown Michael, S.&lt;/author&gt;&lt;/authors&gt;&lt;/contributors&gt;&lt;titles&gt;&lt;title&gt;Binding site on macrophages that mediates uptake and degradation of acetylated low density lipoprotein, producing massive cholesterol deposition&lt;/title&gt;&lt;secondary-title&gt;Proceedings of the National Academy of Sciences&lt;/secondary-title&gt;&lt;/titles&gt;&lt;periodical&gt;&lt;full-title&gt;Proceedings of the National Academy of Sciences&lt;/full-title&gt;&lt;/periodical&gt;&lt;pages&gt;333-337&lt;/pages&gt;&lt;volume&gt;76&lt;/volume&gt;&lt;number&gt;1&lt;/number&gt;&lt;dates&gt;&lt;year&gt;1979&lt;/year&gt;&lt;pub-dates&gt;&lt;date&gt;1979/01/01&lt;/date&gt;&lt;/pub-dates&gt;&lt;/dates&gt;&lt;publisher&gt;Proceedings of the National Academy of Sciences&lt;/publisher&gt;&lt;urls&gt;&lt;related-urls&gt;&lt;url&gt;https://doi.org/10.1073/pnas.76.1.333&lt;/url&gt;&lt;/related-urls&gt;&lt;/urls&gt;&lt;electronic-resource-num&gt;10.1073/pnas.76.1.333&lt;/electronic-resource-num&gt;&lt;access-date&gt;2022/04/06&lt;/access-date&gt;&lt;/record&gt;&lt;/Cite&gt;&lt;/EndNote&gt;</w:instrText>
      </w:r>
      <w:r w:rsidR="001776E3" w:rsidRPr="006C03F7">
        <w:rPr>
          <w:rFonts w:cstheme="minorHAnsi"/>
          <w:sz w:val="24"/>
          <w:szCs w:val="24"/>
        </w:rPr>
        <w:fldChar w:fldCharType="separate"/>
      </w:r>
      <w:r w:rsidR="00A72C7C" w:rsidRPr="006C03F7">
        <w:rPr>
          <w:rFonts w:cstheme="minorHAnsi"/>
          <w:noProof/>
          <w:sz w:val="24"/>
          <w:szCs w:val="24"/>
        </w:rPr>
        <w:t>[23]</w:t>
      </w:r>
      <w:r w:rsidR="001776E3" w:rsidRPr="006C03F7">
        <w:rPr>
          <w:rFonts w:cstheme="minorHAnsi"/>
          <w:sz w:val="24"/>
          <w:szCs w:val="24"/>
        </w:rPr>
        <w:fldChar w:fldCharType="end"/>
      </w:r>
      <w:r w:rsidR="00866969" w:rsidRPr="006C03F7">
        <w:rPr>
          <w:rFonts w:cstheme="minorHAnsi"/>
          <w:sz w:val="24"/>
          <w:szCs w:val="24"/>
        </w:rPr>
        <w:t>. Subsequently, modified (negatively-</w:t>
      </w:r>
      <w:r w:rsidR="00866969" w:rsidRPr="006C03F7">
        <w:rPr>
          <w:rFonts w:cstheme="minorHAnsi"/>
          <w:sz w:val="24"/>
          <w:szCs w:val="24"/>
        </w:rPr>
        <w:lastRenderedPageBreak/>
        <w:t xml:space="preserve">charged) LDL that bound to SR-B1 was produced by incubating LDL </w:t>
      </w:r>
      <w:r w:rsidR="00866969" w:rsidRPr="006C03F7">
        <w:rPr>
          <w:rFonts w:cstheme="minorHAnsi"/>
          <w:i/>
          <w:iCs/>
          <w:sz w:val="24"/>
          <w:szCs w:val="24"/>
        </w:rPr>
        <w:t>in vitro</w:t>
      </w:r>
      <w:r w:rsidR="00866969" w:rsidRPr="006C03F7">
        <w:rPr>
          <w:rFonts w:cstheme="minorHAnsi"/>
          <w:sz w:val="24"/>
          <w:szCs w:val="24"/>
        </w:rPr>
        <w:t xml:space="preserve"> with endothelial cells (ECs) </w:t>
      </w:r>
      <w:r w:rsidR="001776E3" w:rsidRPr="006C03F7">
        <w:rPr>
          <w:rFonts w:cstheme="minorHAnsi"/>
          <w:sz w:val="24"/>
          <w:szCs w:val="24"/>
        </w:rPr>
        <w:fldChar w:fldCharType="begin"/>
      </w:r>
      <w:r w:rsidR="00D641E6" w:rsidRPr="006C03F7">
        <w:rPr>
          <w:rFonts w:cstheme="minorHAnsi"/>
          <w:sz w:val="24"/>
          <w:szCs w:val="24"/>
        </w:rPr>
        <w:instrText xml:space="preserve"> ADDIN EN.CITE &lt;EndNote&gt;&lt;Cite&gt;&lt;Author&gt;Henriksen&lt;/Author&gt;&lt;Year&gt;1981&lt;/Year&gt;&lt;RecNum&gt;67&lt;/RecNum&gt;&lt;DisplayText&gt;[24]&lt;/DisplayText&gt;&lt;record&gt;&lt;rec-number&gt;67&lt;/rec-number&gt;&lt;foreign-keys&gt;&lt;key app="EN" db-id="ztsv5xptb0a029eeartx0aws5xxzzxrxxp2f" timestamp="1688138252"&gt;67&lt;/key&gt;&lt;/foreign-keys&gt;&lt;ref-type name="Journal Article"&gt;17&lt;/ref-type&gt;&lt;contributors&gt;&lt;authors&gt;&lt;author&gt;Henriksen, T&lt;/author&gt;&lt;author&gt;Mahoney, E M&lt;/author&gt;&lt;author&gt;Steinberg, D&lt;/author&gt;&lt;/authors&gt;&lt;/contributors&gt;&lt;titles&gt;&lt;title&gt;Enhanced macrophage degradation of low density lipoprotein previously incubated with cultured endothelial cells: recognition by receptors for acetylated low density lipoproteins&lt;/title&gt;&lt;secondary-title&gt;Proceedings of the National Academy of Sciences&lt;/secondary-title&gt;&lt;/titles&gt;&lt;periodical&gt;&lt;full-title&gt;Proceedings of the National Academy of Sciences&lt;/full-title&gt;&lt;/periodical&gt;&lt;pages&gt;6499-6503&lt;/pages&gt;&lt;volume&gt;78&lt;/volume&gt;&lt;number&gt;10&lt;/number&gt;&lt;dates&gt;&lt;year&gt;1981&lt;/year&gt;&lt;/dates&gt;&lt;urls&gt;&lt;related-urls&gt;&lt;url&gt;https://www.pnas.org/doi/abs/10.1073/pnas.78.10.6499&lt;/url&gt;&lt;/related-urls&gt;&lt;/urls&gt;&lt;electronic-resource-num&gt;doi:10.1073/pnas.78.10.6499&lt;/electronic-resource-num&gt;&lt;/record&gt;&lt;/Cite&gt;&lt;/EndNote&gt;</w:instrText>
      </w:r>
      <w:r w:rsidR="001776E3" w:rsidRPr="006C03F7">
        <w:rPr>
          <w:rFonts w:cstheme="minorHAnsi"/>
          <w:sz w:val="24"/>
          <w:szCs w:val="24"/>
        </w:rPr>
        <w:fldChar w:fldCharType="separate"/>
      </w:r>
      <w:r w:rsidR="00A72C7C" w:rsidRPr="006C03F7">
        <w:rPr>
          <w:rFonts w:cstheme="minorHAnsi"/>
          <w:noProof/>
          <w:sz w:val="24"/>
          <w:szCs w:val="24"/>
        </w:rPr>
        <w:t>[24]</w:t>
      </w:r>
      <w:r w:rsidR="001776E3" w:rsidRPr="006C03F7">
        <w:rPr>
          <w:rFonts w:cstheme="minorHAnsi"/>
          <w:sz w:val="24"/>
          <w:szCs w:val="24"/>
        </w:rPr>
        <w:fldChar w:fldCharType="end"/>
      </w:r>
      <w:r w:rsidR="00866969" w:rsidRPr="006C03F7">
        <w:rPr>
          <w:rFonts w:cstheme="minorHAnsi"/>
          <w:sz w:val="24"/>
          <w:szCs w:val="24"/>
        </w:rPr>
        <w:t xml:space="preserve">. The term oxidised LDL has been routinely used to describe LDL that is modified both </w:t>
      </w:r>
      <w:r w:rsidR="00866969" w:rsidRPr="006C03F7">
        <w:rPr>
          <w:rFonts w:cstheme="minorHAnsi"/>
          <w:i/>
          <w:iCs/>
          <w:sz w:val="24"/>
          <w:szCs w:val="24"/>
        </w:rPr>
        <w:t>in vivo</w:t>
      </w:r>
      <w:r w:rsidR="00866969" w:rsidRPr="006C03F7">
        <w:rPr>
          <w:rFonts w:cstheme="minorHAnsi"/>
          <w:sz w:val="24"/>
          <w:szCs w:val="24"/>
        </w:rPr>
        <w:t xml:space="preserve"> and </w:t>
      </w:r>
      <w:r w:rsidR="00866969" w:rsidRPr="006C03F7">
        <w:rPr>
          <w:rFonts w:cstheme="minorHAnsi"/>
          <w:i/>
          <w:iCs/>
          <w:sz w:val="24"/>
          <w:szCs w:val="24"/>
        </w:rPr>
        <w:t>in vitro</w:t>
      </w:r>
      <w:r w:rsidR="00866969" w:rsidRPr="006C03F7">
        <w:rPr>
          <w:rFonts w:cstheme="minorHAnsi"/>
          <w:sz w:val="24"/>
          <w:szCs w:val="24"/>
        </w:rPr>
        <w:t xml:space="preserve"> </w:t>
      </w:r>
      <w:r w:rsidR="00BE6CD4" w:rsidRPr="006C03F7">
        <w:rPr>
          <w:rFonts w:cstheme="minorHAnsi"/>
          <w:sz w:val="24"/>
          <w:szCs w:val="24"/>
        </w:rPr>
        <w:t xml:space="preserve">to become negatively charged </w:t>
      </w:r>
      <w:r w:rsidR="00866969" w:rsidRPr="006C03F7">
        <w:rPr>
          <w:rFonts w:cstheme="minorHAnsi"/>
          <w:sz w:val="24"/>
          <w:szCs w:val="24"/>
        </w:rPr>
        <w:t>and now binds to scavenger receptors.</w:t>
      </w:r>
      <w:r w:rsidR="00E2326D" w:rsidRPr="006C03F7">
        <w:rPr>
          <w:rFonts w:cstheme="minorHAnsi"/>
          <w:sz w:val="24"/>
          <w:szCs w:val="24"/>
        </w:rPr>
        <w:t xml:space="preserve"> </w:t>
      </w:r>
      <w:r w:rsidR="0000622C" w:rsidRPr="006C03F7">
        <w:rPr>
          <w:rFonts w:cstheme="minorHAnsi"/>
          <w:sz w:val="24"/>
          <w:szCs w:val="24"/>
        </w:rPr>
        <w:t>T</w:t>
      </w:r>
      <w:r w:rsidR="00062828" w:rsidRPr="006C03F7">
        <w:rPr>
          <w:rFonts w:eastAsia="Times New Roman" w:cstheme="minorHAnsi"/>
          <w:sz w:val="24"/>
          <w:szCs w:val="24"/>
        </w:rPr>
        <w:t>he precise chemical nature of oxidised LDL and LDL(-) has yet to be determined. Oxidised LDL has been detected in vivo using immunological method while preparation of oxidised LDL in vitro uses copper-induced oxidation. LDL(-) is detected in samples of LDL using anion-exchange chromatography and accounts for 4% (ranging from 0.5 to 9.8%</w:t>
      </w:r>
      <w:r w:rsidR="002D1030" w:rsidRPr="006C03F7">
        <w:rPr>
          <w:rFonts w:eastAsia="Times New Roman" w:cstheme="minorHAnsi"/>
          <w:sz w:val="24"/>
          <w:szCs w:val="24"/>
        </w:rPr>
        <w:t>)</w:t>
      </w:r>
      <w:r w:rsidR="00062828" w:rsidRPr="006C03F7">
        <w:rPr>
          <w:rFonts w:eastAsia="Times New Roman" w:cstheme="minorHAnsi"/>
          <w:sz w:val="24"/>
          <w:szCs w:val="24"/>
        </w:rPr>
        <w:t xml:space="preserve"> of all LDL</w:t>
      </w:r>
      <w:r w:rsidR="00910B94" w:rsidRPr="006C03F7">
        <w:rPr>
          <w:rFonts w:eastAsia="Times New Roman" w:cstheme="minorHAnsi"/>
          <w:sz w:val="24"/>
          <w:szCs w:val="24"/>
        </w:rPr>
        <w:t xml:space="preserve"> </w:t>
      </w:r>
      <w:r w:rsidR="00AD0EBF" w:rsidRPr="006C03F7">
        <w:rPr>
          <w:rFonts w:eastAsia="Times New Roman" w:cstheme="minorHAnsi"/>
          <w:sz w:val="24"/>
          <w:szCs w:val="24"/>
        </w:rPr>
        <w:fldChar w:fldCharType="begin"/>
      </w:r>
      <w:r w:rsidR="0023244F" w:rsidRPr="006C03F7">
        <w:rPr>
          <w:rFonts w:eastAsia="Times New Roman" w:cstheme="minorHAnsi"/>
          <w:sz w:val="24"/>
          <w:szCs w:val="24"/>
        </w:rPr>
        <w:instrText xml:space="preserve"> ADDIN EN.CITE &lt;EndNote&gt;&lt;Cite&gt;&lt;Author&gt;Itabe&lt;/Author&gt;&lt;Year&gt;2023&lt;/Year&gt;&lt;RecNum&gt;62&lt;/RecNum&gt;&lt;DisplayText&gt;[25]&lt;/DisplayText&gt;&lt;record&gt;&lt;rec-number&gt;62&lt;/rec-number&gt;&lt;foreign-keys&gt;&lt;key app="EN" db-id="ztsv5xptb0a029eeartx0aws5xxzzxrxxp2f" timestamp="1687943696"&gt;62&lt;/key&gt;&lt;/foreign-keys&gt;&lt;ref-type name="Journal Article"&gt;17&lt;/ref-type&gt;&lt;contributors&gt;&lt;authors&gt;&lt;author&gt;Itabe, Hiroyuki&lt;/author&gt;&lt;author&gt;Obama, Takashi&lt;/author&gt;&lt;/authors&gt;&lt;/contributors&gt;&lt;titles&gt;&lt;title&gt;The Oxidized Lipoproteins In Vivo: Its Diversity and Behavior in the Human Circulation&lt;/title&gt;&lt;secondary-title&gt;International Journal of Molecular Sciences&lt;/secondary-title&gt;&lt;/titles&gt;&lt;periodical&gt;&lt;full-title&gt;International Journal of Molecular Sciences&lt;/full-title&gt;&lt;/periodical&gt;&lt;pages&gt;5747&lt;/pages&gt;&lt;volume&gt;24&lt;/volume&gt;&lt;number&gt;6&lt;/number&gt;&lt;dates&gt;&lt;year&gt;2023&lt;/year&gt;&lt;/dates&gt;&lt;isbn&gt;1422-0067&lt;/isbn&gt;&lt;accession-num&gt;doi:10.3390/ijms24065747&lt;/accession-num&gt;&lt;urls&gt;&lt;related-urls&gt;&lt;url&gt;https://www.mdpi.com/1422-0067/24/6/5747&lt;/url&gt;&lt;/related-urls&gt;&lt;/urls&gt;&lt;/record&gt;&lt;/Cite&gt;&lt;/EndNote&gt;</w:instrText>
      </w:r>
      <w:r w:rsidR="00AD0EBF" w:rsidRPr="006C03F7">
        <w:rPr>
          <w:rFonts w:eastAsia="Times New Roman" w:cstheme="minorHAnsi"/>
          <w:sz w:val="24"/>
          <w:szCs w:val="24"/>
        </w:rPr>
        <w:fldChar w:fldCharType="separate"/>
      </w:r>
      <w:r w:rsidR="0023244F" w:rsidRPr="006C03F7">
        <w:rPr>
          <w:rFonts w:eastAsia="Times New Roman" w:cstheme="minorHAnsi"/>
          <w:noProof/>
          <w:sz w:val="24"/>
          <w:szCs w:val="24"/>
        </w:rPr>
        <w:t>[25]</w:t>
      </w:r>
      <w:r w:rsidR="00AD0EBF" w:rsidRPr="006C03F7">
        <w:rPr>
          <w:rFonts w:eastAsia="Times New Roman" w:cstheme="minorHAnsi"/>
          <w:sz w:val="24"/>
          <w:szCs w:val="24"/>
        </w:rPr>
        <w:fldChar w:fldCharType="end"/>
      </w:r>
      <w:r w:rsidR="00062828" w:rsidRPr="006C03F7">
        <w:rPr>
          <w:rFonts w:eastAsia="Times New Roman" w:cstheme="minorHAnsi"/>
          <w:sz w:val="24"/>
          <w:szCs w:val="24"/>
        </w:rPr>
        <w:t>.  Oxidised LDL and LDL(-)  have been critically discussed in a recent review</w:t>
      </w:r>
      <w:r w:rsidR="00324277" w:rsidRPr="006C03F7">
        <w:rPr>
          <w:rFonts w:eastAsia="Times New Roman" w:cstheme="minorHAnsi"/>
          <w:sz w:val="24"/>
          <w:szCs w:val="24"/>
        </w:rPr>
        <w:t xml:space="preserve"> </w:t>
      </w:r>
      <w:r w:rsidR="00324277" w:rsidRPr="006C03F7">
        <w:rPr>
          <w:rFonts w:eastAsia="Times New Roman" w:cstheme="minorHAnsi"/>
          <w:sz w:val="24"/>
          <w:szCs w:val="24"/>
        </w:rPr>
        <w:fldChar w:fldCharType="begin"/>
      </w:r>
      <w:r w:rsidR="0023244F" w:rsidRPr="006C03F7">
        <w:rPr>
          <w:rFonts w:eastAsia="Times New Roman" w:cstheme="minorHAnsi"/>
          <w:sz w:val="24"/>
          <w:szCs w:val="24"/>
        </w:rPr>
        <w:instrText xml:space="preserve"> ADDIN EN.CITE &lt;EndNote&gt;&lt;Cite&gt;&lt;Author&gt;Itabe&lt;/Author&gt;&lt;Year&gt;2023&lt;/Year&gt;&lt;RecNum&gt;62&lt;/RecNum&gt;&lt;DisplayText&gt;[25]&lt;/DisplayText&gt;&lt;record&gt;&lt;rec-number&gt;62&lt;/rec-number&gt;&lt;foreign-keys&gt;&lt;key app="EN" db-id="ztsv5xptb0a029eeartx0aws5xxzzxrxxp2f" timestamp="1687943696"&gt;62&lt;/key&gt;&lt;/foreign-keys&gt;&lt;ref-type name="Journal Article"&gt;17&lt;/ref-type&gt;&lt;contributors&gt;&lt;authors&gt;&lt;author&gt;Itabe, Hiroyuki&lt;/author&gt;&lt;author&gt;Obama, Takashi&lt;/author&gt;&lt;/authors&gt;&lt;/contributors&gt;&lt;titles&gt;&lt;title&gt;The Oxidized Lipoproteins In Vivo: Its Diversity and Behavior in the Human Circulation&lt;/title&gt;&lt;secondary-title&gt;International Journal of Molecular Sciences&lt;/secondary-title&gt;&lt;/titles&gt;&lt;periodical&gt;&lt;full-title&gt;International Journal of Molecular Sciences&lt;/full-title&gt;&lt;/periodical&gt;&lt;pages&gt;5747&lt;/pages&gt;&lt;volume&gt;24&lt;/volume&gt;&lt;number&gt;6&lt;/number&gt;&lt;dates&gt;&lt;year&gt;2023&lt;/year&gt;&lt;/dates&gt;&lt;isbn&gt;1422-0067&lt;/isbn&gt;&lt;accession-num&gt;doi:10.3390/ijms24065747&lt;/accession-num&gt;&lt;urls&gt;&lt;related-urls&gt;&lt;url&gt;https://www.mdpi.com/1422-0067/24/6/5747&lt;/url&gt;&lt;/related-urls&gt;&lt;/urls&gt;&lt;/record&gt;&lt;/Cite&gt;&lt;/EndNote&gt;</w:instrText>
      </w:r>
      <w:r w:rsidR="00324277" w:rsidRPr="006C03F7">
        <w:rPr>
          <w:rFonts w:eastAsia="Times New Roman" w:cstheme="minorHAnsi"/>
          <w:sz w:val="24"/>
          <w:szCs w:val="24"/>
        </w:rPr>
        <w:fldChar w:fldCharType="separate"/>
      </w:r>
      <w:r w:rsidR="0023244F" w:rsidRPr="006C03F7">
        <w:rPr>
          <w:rFonts w:eastAsia="Times New Roman" w:cstheme="minorHAnsi"/>
          <w:noProof/>
          <w:sz w:val="24"/>
          <w:szCs w:val="24"/>
        </w:rPr>
        <w:t>[25]</w:t>
      </w:r>
      <w:r w:rsidR="00324277" w:rsidRPr="006C03F7">
        <w:rPr>
          <w:rFonts w:eastAsia="Times New Roman" w:cstheme="minorHAnsi"/>
          <w:sz w:val="24"/>
          <w:szCs w:val="24"/>
        </w:rPr>
        <w:fldChar w:fldCharType="end"/>
      </w:r>
      <w:r w:rsidR="00062828" w:rsidRPr="006C03F7">
        <w:rPr>
          <w:rFonts w:eastAsia="Times New Roman" w:cstheme="minorHAnsi"/>
          <w:sz w:val="24"/>
          <w:szCs w:val="24"/>
        </w:rPr>
        <w:t>. We will specifically discuss LDL(-</w:t>
      </w:r>
      <w:r w:rsidR="00F5385A" w:rsidRPr="006C03F7">
        <w:rPr>
          <w:rFonts w:eastAsia="Times New Roman" w:cstheme="minorHAnsi"/>
          <w:sz w:val="24"/>
          <w:szCs w:val="24"/>
        </w:rPr>
        <w:t>)</w:t>
      </w:r>
      <w:r w:rsidR="00062828" w:rsidRPr="006C03F7">
        <w:rPr>
          <w:rFonts w:eastAsia="Times New Roman" w:cstheme="minorHAnsi"/>
          <w:sz w:val="24"/>
          <w:szCs w:val="24"/>
        </w:rPr>
        <w:t xml:space="preserve">  but will use the term anionic LDL where necessary to cover both these modified proteins. </w:t>
      </w:r>
      <w:r w:rsidR="00062828" w:rsidRPr="006C03F7">
        <w:rPr>
          <w:rFonts w:cstheme="minorHAnsi"/>
          <w:sz w:val="24"/>
          <w:szCs w:val="24"/>
        </w:rPr>
        <w:t xml:space="preserve"> </w:t>
      </w:r>
    </w:p>
    <w:p w14:paraId="0887B299" w14:textId="5D81084D" w:rsidR="00E66216" w:rsidRPr="006C03F7" w:rsidRDefault="005D6072" w:rsidP="008803B2">
      <w:pPr>
        <w:spacing w:line="480" w:lineRule="auto"/>
        <w:jc w:val="both"/>
        <w:rPr>
          <w:rFonts w:cstheme="minorHAnsi"/>
          <w:sz w:val="24"/>
          <w:szCs w:val="24"/>
        </w:rPr>
      </w:pPr>
      <w:r w:rsidRPr="006C03F7">
        <w:rPr>
          <w:rFonts w:cstheme="minorHAnsi"/>
          <w:sz w:val="24"/>
          <w:szCs w:val="24"/>
        </w:rPr>
        <w:t>G</w:t>
      </w:r>
      <w:r w:rsidR="00AD30EA" w:rsidRPr="006C03F7">
        <w:rPr>
          <w:rFonts w:cstheme="minorHAnsi"/>
          <w:sz w:val="24"/>
          <w:szCs w:val="24"/>
        </w:rPr>
        <w:t>rowing evidence suggests that a number of modifications can elicit atherogenic prope</w:t>
      </w:r>
      <w:r w:rsidR="00D36440" w:rsidRPr="006C03F7">
        <w:rPr>
          <w:rFonts w:cstheme="minorHAnsi"/>
          <w:sz w:val="24"/>
          <w:szCs w:val="24"/>
        </w:rPr>
        <w:t>r</w:t>
      </w:r>
      <w:r w:rsidR="00985482" w:rsidRPr="006C03F7">
        <w:rPr>
          <w:rFonts w:cstheme="minorHAnsi"/>
          <w:sz w:val="24"/>
          <w:szCs w:val="24"/>
        </w:rPr>
        <w:t>t</w:t>
      </w:r>
      <w:r w:rsidR="00AD30EA" w:rsidRPr="006C03F7">
        <w:rPr>
          <w:rFonts w:cstheme="minorHAnsi"/>
          <w:sz w:val="24"/>
          <w:szCs w:val="24"/>
        </w:rPr>
        <w:t xml:space="preserve">ies in LDL. These </w:t>
      </w:r>
      <w:r w:rsidR="00B92E43" w:rsidRPr="006C03F7">
        <w:rPr>
          <w:rFonts w:cstheme="minorHAnsi"/>
          <w:sz w:val="24"/>
          <w:szCs w:val="24"/>
        </w:rPr>
        <w:t xml:space="preserve">modifications </w:t>
      </w:r>
      <w:r w:rsidR="009A3993" w:rsidRPr="006C03F7">
        <w:rPr>
          <w:rFonts w:cstheme="minorHAnsi"/>
          <w:sz w:val="24"/>
          <w:szCs w:val="24"/>
        </w:rPr>
        <w:t xml:space="preserve">may </w:t>
      </w:r>
      <w:r w:rsidR="00AD30EA" w:rsidRPr="006C03F7">
        <w:rPr>
          <w:rFonts w:cstheme="minorHAnsi"/>
          <w:sz w:val="24"/>
          <w:szCs w:val="24"/>
        </w:rPr>
        <w:t xml:space="preserve">include glycation, </w:t>
      </w:r>
      <w:r w:rsidR="003C0C76" w:rsidRPr="006C03F7">
        <w:rPr>
          <w:rFonts w:cstheme="minorHAnsi"/>
          <w:sz w:val="24"/>
          <w:szCs w:val="24"/>
        </w:rPr>
        <w:t xml:space="preserve">desialylation, carbamylation or enzyme induced lipolysis or proteolysis </w:t>
      </w:r>
      <w:bookmarkStart w:id="1" w:name="_Hlk97741368"/>
      <w:r w:rsidR="00E11602" w:rsidRPr="006C03F7">
        <w:rPr>
          <w:rFonts w:cstheme="minorHAnsi"/>
          <w:sz w:val="24"/>
          <w:szCs w:val="24"/>
        </w:rPr>
        <w:fldChar w:fldCharType="begin"/>
      </w:r>
      <w:r w:rsidR="00A72C7C" w:rsidRPr="006C03F7">
        <w:rPr>
          <w:rFonts w:cstheme="minorHAnsi"/>
          <w:sz w:val="24"/>
          <w:szCs w:val="24"/>
        </w:rPr>
        <w:instrText xml:space="preserve"> ADDIN EN.CITE &lt;EndNote&gt;&lt;Cite&gt;&lt;Author&gt;Rivas-Urbina&lt;/Author&gt;&lt;Year&gt;2019&lt;/Year&gt;&lt;RecNum&gt;6&lt;/RecNum&gt;&lt;DisplayText&gt;[19]&lt;/DisplayText&gt;&lt;record&gt;&lt;rec-number&gt;6&lt;/rec-number&gt;&lt;foreign-keys&gt;&lt;key app="EN" db-id="ztsv5xptb0a029eeartx0aws5xxzzxrxxp2f" timestamp="1649238271"&gt;6&lt;/key&gt;&lt;/foreign-keys&gt;&lt;ref-type name="Journal Article"&gt;17&lt;/ref-type&gt;&lt;contributors&gt;&lt;authors&gt;&lt;author&gt;Rivas-Urbina, Andrea&lt;/author&gt;&lt;author&gt;Rull, Anna&lt;/author&gt;&lt;author&gt;Ordóñez-Llanos, Jordi&lt;/author&gt;&lt;author&gt;Sánchez-Quesada, Luis José&lt;/author&gt;&lt;/authors&gt;&lt;/contributors&gt;&lt;titles&gt;&lt;title&gt;Electronegative LDL: An Active Player in Atherogenesis or a By- Product of Atherosclerosis?&lt;/title&gt;&lt;secondary-title&gt;Current Medicinal Chemistry&lt;/secondary-title&gt;&lt;/titles&gt;&lt;periodical&gt;&lt;full-title&gt;Current Medicinal Chemistry&lt;/full-title&gt;&lt;/periodical&gt;&lt;pages&gt;1665-1679&lt;/pages&gt;&lt;volume&gt;26&lt;/volume&gt;&lt;number&gt;9&lt;/number&gt;&lt;keywords&gt;&lt;keyword&gt;Electronegative LDL&lt;/keyword&gt;&lt;keyword&gt;L5&lt;/keyword&gt;&lt;keyword&gt;LDL modification&lt;/keyword&gt;&lt;keyword&gt;atherosclerosis&lt;/keyword&gt;&lt;keyword&gt;inflammation&lt;/keyword&gt;&lt;keyword&gt;apoptosis&lt;/keyword&gt;&lt;keyword&gt;lipoprotein aggregation.&lt;/keyword&gt;&lt;/keywords&gt;&lt;dates&gt;&lt;year&gt;2019&lt;/year&gt;&lt;/dates&gt;&lt;isbn&gt;0929-8673/1875-533X&lt;/isbn&gt;&lt;urls&gt;&lt;related-urls&gt;&lt;url&gt;http://www.eurekaselect.com/article/89406&lt;/url&gt;&lt;/related-urls&gt;&lt;/urls&gt;&lt;electronic-resource-num&gt;http://dx.doi.org/10.2174/0929867325666180330093953&lt;/electronic-resource-num&gt;&lt;/record&gt;&lt;/Cite&gt;&lt;/EndNote&gt;</w:instrText>
      </w:r>
      <w:r w:rsidR="00E11602" w:rsidRPr="006C03F7">
        <w:rPr>
          <w:rFonts w:cstheme="minorHAnsi"/>
          <w:sz w:val="24"/>
          <w:szCs w:val="24"/>
        </w:rPr>
        <w:fldChar w:fldCharType="separate"/>
      </w:r>
      <w:r w:rsidR="00A72C7C" w:rsidRPr="006C03F7">
        <w:rPr>
          <w:rFonts w:cstheme="minorHAnsi"/>
          <w:noProof/>
          <w:sz w:val="24"/>
          <w:szCs w:val="24"/>
        </w:rPr>
        <w:t>[19]</w:t>
      </w:r>
      <w:r w:rsidR="00E11602" w:rsidRPr="006C03F7">
        <w:rPr>
          <w:rFonts w:cstheme="minorHAnsi"/>
          <w:sz w:val="24"/>
          <w:szCs w:val="24"/>
        </w:rPr>
        <w:fldChar w:fldCharType="end"/>
      </w:r>
      <w:bookmarkEnd w:id="1"/>
      <w:r w:rsidR="003C0C76" w:rsidRPr="006C03F7">
        <w:rPr>
          <w:rFonts w:cstheme="minorHAnsi"/>
          <w:sz w:val="24"/>
          <w:szCs w:val="24"/>
        </w:rPr>
        <w:t>. A characteristic that describes most of these modifications is an increase in negative char</w:t>
      </w:r>
      <w:r w:rsidR="00427A9C" w:rsidRPr="006C03F7">
        <w:rPr>
          <w:rFonts w:cstheme="minorHAnsi"/>
          <w:sz w:val="24"/>
          <w:szCs w:val="24"/>
        </w:rPr>
        <w:t>g</w:t>
      </w:r>
      <w:r w:rsidR="003C0C76" w:rsidRPr="006C03F7">
        <w:rPr>
          <w:rFonts w:cstheme="minorHAnsi"/>
          <w:sz w:val="24"/>
          <w:szCs w:val="24"/>
        </w:rPr>
        <w:t xml:space="preserve">e of the LDL particle </w:t>
      </w:r>
      <w:r w:rsidR="00E11602" w:rsidRPr="006C03F7">
        <w:rPr>
          <w:rFonts w:cstheme="minorHAnsi"/>
          <w:sz w:val="24"/>
          <w:szCs w:val="24"/>
        </w:rPr>
        <w:fldChar w:fldCharType="begin"/>
      </w:r>
      <w:r w:rsidR="00A72C7C" w:rsidRPr="006C03F7">
        <w:rPr>
          <w:rFonts w:cstheme="minorHAnsi"/>
          <w:sz w:val="24"/>
          <w:szCs w:val="24"/>
        </w:rPr>
        <w:instrText xml:space="preserve"> ADDIN EN.CITE &lt;EndNote&gt;&lt;Cite&gt;&lt;Author&gt;Rivas-Urbina&lt;/Author&gt;&lt;Year&gt;2019&lt;/Year&gt;&lt;RecNum&gt;6&lt;/RecNum&gt;&lt;DisplayText&gt;[19]&lt;/DisplayText&gt;&lt;record&gt;&lt;rec-number&gt;6&lt;/rec-number&gt;&lt;foreign-keys&gt;&lt;key app="EN" db-id="ztsv5xptb0a029eeartx0aws5xxzzxrxxp2f" timestamp="1649238271"&gt;6&lt;/key&gt;&lt;/foreign-keys&gt;&lt;ref-type name="Journal Article"&gt;17&lt;/ref-type&gt;&lt;contributors&gt;&lt;authors&gt;&lt;author&gt;Rivas-Urbina, Andrea&lt;/author&gt;&lt;author&gt;Rull, Anna&lt;/author&gt;&lt;author&gt;Ordóñez-Llanos, Jordi&lt;/author&gt;&lt;author&gt;Sánchez-Quesada, Luis José&lt;/author&gt;&lt;/authors&gt;&lt;/contributors&gt;&lt;titles&gt;&lt;title&gt;Electronegative LDL: An Active Player in Atherogenesis or a By- Product of Atherosclerosis?&lt;/title&gt;&lt;secondary-title&gt;Current Medicinal Chemistry&lt;/secondary-title&gt;&lt;/titles&gt;&lt;periodical&gt;&lt;full-title&gt;Current Medicinal Chemistry&lt;/full-title&gt;&lt;/periodical&gt;&lt;pages&gt;1665-1679&lt;/pages&gt;&lt;volume&gt;26&lt;/volume&gt;&lt;number&gt;9&lt;/number&gt;&lt;keywords&gt;&lt;keyword&gt;Electronegative LDL&lt;/keyword&gt;&lt;keyword&gt;L5&lt;/keyword&gt;&lt;keyword&gt;LDL modification&lt;/keyword&gt;&lt;keyword&gt;atherosclerosis&lt;/keyword&gt;&lt;keyword&gt;inflammation&lt;/keyword&gt;&lt;keyword&gt;apoptosis&lt;/keyword&gt;&lt;keyword&gt;lipoprotein aggregation.&lt;/keyword&gt;&lt;/keywords&gt;&lt;dates&gt;&lt;year&gt;2019&lt;/year&gt;&lt;/dates&gt;&lt;isbn&gt;0929-8673/1875-533X&lt;/isbn&gt;&lt;urls&gt;&lt;related-urls&gt;&lt;url&gt;http://www.eurekaselect.com/article/89406&lt;/url&gt;&lt;/related-urls&gt;&lt;/urls&gt;&lt;electronic-resource-num&gt;http://dx.doi.org/10.2174/0929867325666180330093953&lt;/electronic-resource-num&gt;&lt;/record&gt;&lt;/Cite&gt;&lt;/EndNote&gt;</w:instrText>
      </w:r>
      <w:r w:rsidR="00E11602" w:rsidRPr="006C03F7">
        <w:rPr>
          <w:rFonts w:cstheme="minorHAnsi"/>
          <w:sz w:val="24"/>
          <w:szCs w:val="24"/>
        </w:rPr>
        <w:fldChar w:fldCharType="separate"/>
      </w:r>
      <w:r w:rsidR="00A72C7C" w:rsidRPr="006C03F7">
        <w:rPr>
          <w:rFonts w:cstheme="minorHAnsi"/>
          <w:noProof/>
          <w:sz w:val="24"/>
          <w:szCs w:val="24"/>
        </w:rPr>
        <w:t>[19]</w:t>
      </w:r>
      <w:r w:rsidR="00E11602" w:rsidRPr="006C03F7">
        <w:rPr>
          <w:rFonts w:cstheme="minorHAnsi"/>
          <w:sz w:val="24"/>
          <w:szCs w:val="24"/>
        </w:rPr>
        <w:fldChar w:fldCharType="end"/>
      </w:r>
      <w:r w:rsidR="003C0C76" w:rsidRPr="006C03F7">
        <w:rPr>
          <w:rFonts w:cstheme="minorHAnsi"/>
          <w:sz w:val="24"/>
          <w:szCs w:val="24"/>
        </w:rPr>
        <w:t>.</w:t>
      </w:r>
      <w:r w:rsidR="00A7244C" w:rsidRPr="006C03F7">
        <w:rPr>
          <w:rFonts w:cstheme="minorHAnsi"/>
          <w:sz w:val="24"/>
          <w:szCs w:val="24"/>
        </w:rPr>
        <w:t xml:space="preserve"> </w:t>
      </w:r>
      <w:r w:rsidR="00C35FEC" w:rsidRPr="006C03F7">
        <w:rPr>
          <w:rFonts w:cstheme="minorHAnsi"/>
          <w:sz w:val="24"/>
          <w:szCs w:val="24"/>
        </w:rPr>
        <w:t>In particular</w:t>
      </w:r>
      <w:r w:rsidR="00B363FC" w:rsidRPr="006C03F7">
        <w:rPr>
          <w:rFonts w:cstheme="minorHAnsi"/>
          <w:sz w:val="24"/>
          <w:szCs w:val="24"/>
        </w:rPr>
        <w:t>,</w:t>
      </w:r>
      <w:r w:rsidR="00C35FEC" w:rsidRPr="006C03F7">
        <w:rPr>
          <w:rFonts w:cstheme="minorHAnsi"/>
          <w:sz w:val="24"/>
          <w:szCs w:val="24"/>
        </w:rPr>
        <w:t xml:space="preserve"> glycation has been proposed as </w:t>
      </w:r>
      <w:r w:rsidR="00D36440" w:rsidRPr="006C03F7">
        <w:rPr>
          <w:rFonts w:cstheme="minorHAnsi"/>
          <w:sz w:val="24"/>
          <w:szCs w:val="24"/>
        </w:rPr>
        <w:t>one</w:t>
      </w:r>
      <w:r w:rsidR="00C35FEC" w:rsidRPr="006C03F7">
        <w:rPr>
          <w:rFonts w:cstheme="minorHAnsi"/>
          <w:sz w:val="24"/>
          <w:szCs w:val="24"/>
        </w:rPr>
        <w:t xml:space="preserve"> event that produces LDL</w:t>
      </w:r>
      <w:r w:rsidR="003F1396" w:rsidRPr="006C03F7">
        <w:rPr>
          <w:rFonts w:cstheme="minorHAnsi"/>
          <w:sz w:val="24"/>
          <w:szCs w:val="24"/>
        </w:rPr>
        <w:t>(-)</w:t>
      </w:r>
      <w:r w:rsidR="00C35FEC" w:rsidRPr="006C03F7">
        <w:rPr>
          <w:rFonts w:cstheme="minorHAnsi"/>
          <w:sz w:val="24"/>
          <w:szCs w:val="24"/>
        </w:rPr>
        <w:t xml:space="preserve"> </w:t>
      </w:r>
      <w:r w:rsidR="00563E83" w:rsidRPr="006C03F7">
        <w:rPr>
          <w:rFonts w:cstheme="minorHAnsi"/>
          <w:sz w:val="24"/>
          <w:szCs w:val="24"/>
        </w:rPr>
        <w:fldChar w:fldCharType="begin">
          <w:fldData xml:space="preserve">PEVuZE5vdGU+PENpdGU+PEF1dGhvcj5SaXZhcy1VcmJpbmE8L0F1dGhvcj48WWVhcj4yMDE5PC9Z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SaXZhcy1VcmJpbmE8L0F1dGhvcj48WWVhcj4yMDE5PC9Z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563E83" w:rsidRPr="006C03F7">
        <w:rPr>
          <w:rFonts w:cstheme="minorHAnsi"/>
          <w:sz w:val="24"/>
          <w:szCs w:val="24"/>
        </w:rPr>
      </w:r>
      <w:r w:rsidR="00563E83" w:rsidRPr="006C03F7">
        <w:rPr>
          <w:rFonts w:cstheme="minorHAnsi"/>
          <w:sz w:val="24"/>
          <w:szCs w:val="24"/>
        </w:rPr>
        <w:fldChar w:fldCharType="separate"/>
      </w:r>
      <w:r w:rsidR="00C63D87" w:rsidRPr="006C03F7">
        <w:rPr>
          <w:rFonts w:cstheme="minorHAnsi"/>
          <w:noProof/>
          <w:sz w:val="24"/>
          <w:szCs w:val="24"/>
        </w:rPr>
        <w:t>[19, 26]</w:t>
      </w:r>
      <w:r w:rsidR="00563E83" w:rsidRPr="006C03F7">
        <w:rPr>
          <w:rFonts w:cstheme="minorHAnsi"/>
          <w:sz w:val="24"/>
          <w:szCs w:val="24"/>
        </w:rPr>
        <w:fldChar w:fldCharType="end"/>
      </w:r>
      <w:r w:rsidR="00D36440" w:rsidRPr="006C03F7">
        <w:rPr>
          <w:rFonts w:cstheme="minorHAnsi"/>
          <w:sz w:val="24"/>
          <w:szCs w:val="24"/>
        </w:rPr>
        <w:t xml:space="preserve"> and is associated with </w:t>
      </w:r>
      <w:r w:rsidR="000D1981" w:rsidRPr="006C03F7">
        <w:rPr>
          <w:rFonts w:cstheme="minorHAnsi"/>
          <w:sz w:val="24"/>
          <w:szCs w:val="24"/>
        </w:rPr>
        <w:t>diabetes and hyperglycaemia.</w:t>
      </w:r>
      <w:r w:rsidR="00C35FEC" w:rsidRPr="006C03F7">
        <w:rPr>
          <w:rFonts w:cstheme="minorHAnsi"/>
          <w:sz w:val="24"/>
          <w:szCs w:val="24"/>
        </w:rPr>
        <w:t xml:space="preserve"> </w:t>
      </w:r>
      <w:r w:rsidR="007A2F0D" w:rsidRPr="006C03F7">
        <w:rPr>
          <w:rFonts w:cstheme="minorHAnsi"/>
          <w:sz w:val="24"/>
          <w:szCs w:val="24"/>
        </w:rPr>
        <w:t>However, there is little molecular detail available about LDL glycation.</w:t>
      </w:r>
      <w:r w:rsidR="000C770F" w:rsidRPr="006C03F7">
        <w:rPr>
          <w:rFonts w:cstheme="minorHAnsi"/>
          <w:sz w:val="24"/>
          <w:szCs w:val="24"/>
        </w:rPr>
        <w:t xml:space="preserve"> </w:t>
      </w:r>
      <w:r w:rsidR="00D70750" w:rsidRPr="006C03F7">
        <w:rPr>
          <w:rFonts w:cstheme="minorHAnsi"/>
          <w:sz w:val="24"/>
          <w:szCs w:val="24"/>
        </w:rPr>
        <w:t>T</w:t>
      </w:r>
      <w:r w:rsidR="00FF0A3B" w:rsidRPr="006C03F7">
        <w:rPr>
          <w:rFonts w:cstheme="minorHAnsi"/>
          <w:sz w:val="24"/>
          <w:szCs w:val="24"/>
        </w:rPr>
        <w:t>he binding of LDL to the LDL receptor involves cationic residues on the LDL binding to anionic residues on the LDL receptor</w:t>
      </w:r>
      <w:r w:rsidR="00D70750" w:rsidRPr="006C03F7">
        <w:rPr>
          <w:rFonts w:cstheme="minorHAnsi"/>
          <w:sz w:val="24"/>
          <w:szCs w:val="24"/>
        </w:rPr>
        <w:t xml:space="preserve"> </w:t>
      </w:r>
      <w:r w:rsidR="00942ED9" w:rsidRPr="006C03F7">
        <w:rPr>
          <w:rFonts w:cstheme="minorHAnsi"/>
          <w:sz w:val="24"/>
          <w:szCs w:val="24"/>
        </w:rPr>
        <w:fldChar w:fldCharType="begin"/>
      </w:r>
      <w:r w:rsidR="00C63D87" w:rsidRPr="006C03F7">
        <w:rPr>
          <w:rFonts w:cstheme="minorHAnsi"/>
          <w:sz w:val="24"/>
          <w:szCs w:val="24"/>
        </w:rPr>
        <w:instrText xml:space="preserve"> ADDIN EN.CITE &lt;EndNote&gt;&lt;Cite&gt;&lt;Author&gt;Huang&lt;/Author&gt;&lt;Year&gt;2010&lt;/Year&gt;&lt;RecNum&gt;24&lt;/RecNum&gt;&lt;DisplayText&gt;[27]&lt;/DisplayText&gt;&lt;record&gt;&lt;rec-number&gt;24&lt;/rec-number&gt;&lt;foreign-keys&gt;&lt;key app="EN" db-id="ztsv5xptb0a029eeartx0aws5xxzzxrxxp2f" timestamp="1649242081"&gt;24&lt;/key&gt;&lt;/foreign-keys&gt;&lt;ref-type name="Journal Article"&gt;17&lt;/ref-type&gt;&lt;contributors&gt;&lt;authors&gt;&lt;author&gt;Huang, Sha&lt;/author&gt;&lt;author&gt;Henry, Lisa&lt;/author&gt;&lt;author&gt;Ho, Yiu Kee&lt;/author&gt;&lt;author&gt;Pownall, Henry J.&lt;/author&gt;&lt;author&gt;Rudenko, Gabby&lt;/author&gt;&lt;/authors&gt;&lt;/contributors&gt;&lt;titles&gt;&lt;title&gt;Mechanism of LDL binding and release probed by structure-based mutagenesis of the LDL receptor [S]&lt;/title&gt;&lt;secondary-title&gt;Journal of Lipid Research&lt;/secondary-title&gt;&lt;/titles&gt;&lt;periodical&gt;&lt;full-title&gt;Journal of Lipid Research&lt;/full-title&gt;&lt;/periodical&gt;&lt;pages&gt;297-308&lt;/pages&gt;&lt;volume&gt;51&lt;/volume&gt;&lt;number&gt;2&lt;/number&gt;&lt;dates&gt;&lt;year&gt;2010&lt;/year&gt;&lt;/dates&gt;&lt;publisher&gt;Elsevier&lt;/publisher&gt;&lt;isbn&gt;0022-2275&lt;/isbn&gt;&lt;urls&gt;&lt;related-urls&gt;&lt;url&gt;https://doi.org/10.1194/jlr.M000422&lt;/url&gt;&lt;/related-urls&gt;&lt;/urls&gt;&lt;electronic-resource-num&gt;10.1194/jlr.M000422&lt;/electronic-resource-num&gt;&lt;access-date&gt;2022/04/06&lt;/access-date&gt;&lt;/record&gt;&lt;/Cite&gt;&lt;/EndNote&gt;</w:instrText>
      </w:r>
      <w:r w:rsidR="00942ED9" w:rsidRPr="006C03F7">
        <w:rPr>
          <w:rFonts w:cstheme="minorHAnsi"/>
          <w:sz w:val="24"/>
          <w:szCs w:val="24"/>
        </w:rPr>
        <w:fldChar w:fldCharType="separate"/>
      </w:r>
      <w:r w:rsidR="00C63D87" w:rsidRPr="006C03F7">
        <w:rPr>
          <w:rFonts w:cstheme="minorHAnsi"/>
          <w:noProof/>
          <w:sz w:val="24"/>
          <w:szCs w:val="24"/>
        </w:rPr>
        <w:t>[27]</w:t>
      </w:r>
      <w:r w:rsidR="00942ED9" w:rsidRPr="006C03F7">
        <w:rPr>
          <w:rFonts w:cstheme="minorHAnsi"/>
          <w:sz w:val="24"/>
          <w:szCs w:val="24"/>
        </w:rPr>
        <w:fldChar w:fldCharType="end"/>
      </w:r>
      <w:r w:rsidR="00D70750" w:rsidRPr="006C03F7">
        <w:rPr>
          <w:rFonts w:cstheme="minorHAnsi"/>
          <w:sz w:val="24"/>
          <w:szCs w:val="24"/>
        </w:rPr>
        <w:t xml:space="preserve">. Therefore, </w:t>
      </w:r>
      <w:r w:rsidR="00FF0A3B" w:rsidRPr="006C03F7">
        <w:rPr>
          <w:rFonts w:cstheme="minorHAnsi"/>
          <w:sz w:val="24"/>
          <w:szCs w:val="24"/>
        </w:rPr>
        <w:t xml:space="preserve">since glycated LDL does not bind to the </w:t>
      </w:r>
      <w:r w:rsidR="00D70750" w:rsidRPr="006C03F7">
        <w:rPr>
          <w:rFonts w:cstheme="minorHAnsi"/>
          <w:sz w:val="24"/>
          <w:szCs w:val="24"/>
        </w:rPr>
        <w:t xml:space="preserve">LDL </w:t>
      </w:r>
      <w:r w:rsidR="00FF0A3B" w:rsidRPr="006C03F7">
        <w:rPr>
          <w:rFonts w:cstheme="minorHAnsi"/>
          <w:sz w:val="24"/>
          <w:szCs w:val="24"/>
        </w:rPr>
        <w:t>receptor, one possibility is that the</w:t>
      </w:r>
      <w:r w:rsidR="00D70750" w:rsidRPr="006C03F7">
        <w:rPr>
          <w:rFonts w:cstheme="minorHAnsi"/>
          <w:sz w:val="24"/>
          <w:szCs w:val="24"/>
        </w:rPr>
        <w:t>se</w:t>
      </w:r>
      <w:r w:rsidR="00FF0A3B" w:rsidRPr="006C03F7">
        <w:rPr>
          <w:rFonts w:cstheme="minorHAnsi"/>
          <w:sz w:val="24"/>
          <w:szCs w:val="24"/>
        </w:rPr>
        <w:t xml:space="preserve"> cation</w:t>
      </w:r>
      <w:r w:rsidR="00D70750" w:rsidRPr="006C03F7">
        <w:rPr>
          <w:rFonts w:cstheme="minorHAnsi"/>
          <w:sz w:val="24"/>
          <w:szCs w:val="24"/>
        </w:rPr>
        <w:t>i</w:t>
      </w:r>
      <w:r w:rsidR="00FF0A3B" w:rsidRPr="006C03F7">
        <w:rPr>
          <w:rFonts w:cstheme="minorHAnsi"/>
          <w:sz w:val="24"/>
          <w:szCs w:val="24"/>
        </w:rPr>
        <w:t>c residues are a target for glycation</w:t>
      </w:r>
      <w:r w:rsidR="00964977" w:rsidRPr="006C03F7">
        <w:rPr>
          <w:rFonts w:cstheme="minorHAnsi"/>
          <w:sz w:val="24"/>
          <w:szCs w:val="24"/>
        </w:rPr>
        <w:t>.</w:t>
      </w:r>
      <w:r w:rsidR="00E66216" w:rsidRPr="006C03F7">
        <w:rPr>
          <w:rFonts w:cstheme="minorHAnsi"/>
          <w:sz w:val="24"/>
          <w:szCs w:val="24"/>
        </w:rPr>
        <w:t xml:space="preserve"> </w:t>
      </w:r>
    </w:p>
    <w:p w14:paraId="723B694F" w14:textId="3BDC4397" w:rsidR="001151D1" w:rsidRPr="006C03F7" w:rsidRDefault="00E50D42" w:rsidP="00B23243">
      <w:pPr>
        <w:spacing w:line="480" w:lineRule="auto"/>
        <w:jc w:val="both"/>
        <w:rPr>
          <w:rFonts w:cstheme="minorHAnsi"/>
          <w:sz w:val="24"/>
          <w:szCs w:val="24"/>
        </w:rPr>
      </w:pPr>
      <w:r w:rsidRPr="006C03F7">
        <w:rPr>
          <w:rFonts w:cstheme="minorHAnsi"/>
          <w:sz w:val="24"/>
          <w:szCs w:val="24"/>
        </w:rPr>
        <w:t>LDL</w:t>
      </w:r>
      <w:r w:rsidR="00F059D4" w:rsidRPr="006C03F7">
        <w:rPr>
          <w:rFonts w:cstheme="minorHAnsi"/>
          <w:sz w:val="24"/>
          <w:szCs w:val="24"/>
        </w:rPr>
        <w:t>(-)</w:t>
      </w:r>
      <w:r w:rsidRPr="006C03F7">
        <w:rPr>
          <w:rFonts w:cstheme="minorHAnsi"/>
          <w:sz w:val="24"/>
          <w:szCs w:val="24"/>
        </w:rPr>
        <w:t>, like the original acetylated LDL</w:t>
      </w:r>
      <w:r w:rsidR="00421F67" w:rsidRPr="006C03F7">
        <w:rPr>
          <w:rFonts w:cstheme="minorHAnsi"/>
          <w:sz w:val="24"/>
          <w:szCs w:val="24"/>
        </w:rPr>
        <w:t xml:space="preserve"> or oxidised LDL</w:t>
      </w:r>
      <w:r w:rsidR="00F059D4" w:rsidRPr="006C03F7">
        <w:rPr>
          <w:rFonts w:cstheme="minorHAnsi"/>
          <w:sz w:val="24"/>
          <w:szCs w:val="24"/>
        </w:rPr>
        <w:t>,</w:t>
      </w:r>
      <w:r w:rsidRPr="006C03F7">
        <w:rPr>
          <w:rFonts w:cstheme="minorHAnsi"/>
          <w:sz w:val="24"/>
          <w:szCs w:val="24"/>
        </w:rPr>
        <w:t xml:space="preserve"> </w:t>
      </w:r>
      <w:r w:rsidR="00F34CCE" w:rsidRPr="006C03F7">
        <w:rPr>
          <w:rFonts w:cstheme="minorHAnsi"/>
          <w:sz w:val="24"/>
          <w:szCs w:val="24"/>
        </w:rPr>
        <w:t>is</w:t>
      </w:r>
      <w:r w:rsidRPr="006C03F7">
        <w:rPr>
          <w:rFonts w:cstheme="minorHAnsi"/>
          <w:sz w:val="24"/>
          <w:szCs w:val="24"/>
        </w:rPr>
        <w:t xml:space="preserve"> not recognised by the normal LDL receptor but signal</w:t>
      </w:r>
      <w:r w:rsidR="00820FCC" w:rsidRPr="006C03F7">
        <w:rPr>
          <w:rFonts w:cstheme="minorHAnsi"/>
          <w:sz w:val="24"/>
          <w:szCs w:val="24"/>
        </w:rPr>
        <w:t>s</w:t>
      </w:r>
      <w:r w:rsidR="0002152E" w:rsidRPr="006C03F7">
        <w:rPr>
          <w:rFonts w:cstheme="minorHAnsi"/>
          <w:sz w:val="24"/>
          <w:szCs w:val="24"/>
        </w:rPr>
        <w:t>,</w:t>
      </w:r>
      <w:r w:rsidR="00D542B7" w:rsidRPr="006C03F7">
        <w:rPr>
          <w:rFonts w:cstheme="minorHAnsi"/>
          <w:sz w:val="24"/>
          <w:szCs w:val="24"/>
        </w:rPr>
        <w:t xml:space="preserve"> in particular,</w:t>
      </w:r>
      <w:r w:rsidRPr="006C03F7">
        <w:rPr>
          <w:rFonts w:cstheme="minorHAnsi"/>
          <w:sz w:val="24"/>
          <w:szCs w:val="24"/>
        </w:rPr>
        <w:t xml:space="preserve"> via LOX-1</w:t>
      </w:r>
      <w:r w:rsidR="00B95C08" w:rsidRPr="006C03F7">
        <w:rPr>
          <w:rFonts w:cstheme="minorHAnsi"/>
          <w:sz w:val="24"/>
          <w:szCs w:val="24"/>
        </w:rPr>
        <w:t xml:space="preserve"> </w:t>
      </w:r>
      <w:r w:rsidR="00FA201E" w:rsidRPr="006C03F7">
        <w:rPr>
          <w:rFonts w:cstheme="minorHAnsi"/>
          <w:sz w:val="24"/>
          <w:szCs w:val="24"/>
        </w:rPr>
        <w:fldChar w:fldCharType="begin">
          <w:fldData xml:space="preserve">PEVuZE5vdGU+PENpdGU+PEF1dGhvcj5Ba2htZWRvdjwvQXV0aG9yPjxZZWFyPjIwMjE8L1llYXI+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Ba2htZWRvdjwvQXV0aG9yPjxZZWFyPjIwMjE8L1llYXI+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FA201E" w:rsidRPr="006C03F7">
        <w:rPr>
          <w:rFonts w:cstheme="minorHAnsi"/>
          <w:sz w:val="24"/>
          <w:szCs w:val="24"/>
        </w:rPr>
      </w:r>
      <w:r w:rsidR="00FA201E" w:rsidRPr="006C03F7">
        <w:rPr>
          <w:rFonts w:cstheme="minorHAnsi"/>
          <w:sz w:val="24"/>
          <w:szCs w:val="24"/>
        </w:rPr>
        <w:fldChar w:fldCharType="separate"/>
      </w:r>
      <w:r w:rsidR="00C63D87" w:rsidRPr="006C03F7">
        <w:rPr>
          <w:rFonts w:cstheme="minorHAnsi"/>
          <w:noProof/>
          <w:sz w:val="24"/>
          <w:szCs w:val="24"/>
        </w:rPr>
        <w:t>[20-22, 28]</w:t>
      </w:r>
      <w:r w:rsidR="00FA201E" w:rsidRPr="006C03F7">
        <w:rPr>
          <w:rFonts w:cstheme="minorHAnsi"/>
          <w:sz w:val="24"/>
          <w:szCs w:val="24"/>
        </w:rPr>
        <w:fldChar w:fldCharType="end"/>
      </w:r>
      <w:r w:rsidRPr="006C03F7">
        <w:rPr>
          <w:rFonts w:cstheme="minorHAnsi"/>
          <w:sz w:val="24"/>
          <w:szCs w:val="24"/>
        </w:rPr>
        <w:t xml:space="preserve">.  </w:t>
      </w:r>
      <w:r w:rsidR="00DE51E8" w:rsidRPr="006C03F7">
        <w:rPr>
          <w:rFonts w:cstheme="minorHAnsi"/>
          <w:sz w:val="24"/>
          <w:szCs w:val="24"/>
        </w:rPr>
        <w:t xml:space="preserve">The importance of </w:t>
      </w:r>
      <w:r w:rsidR="00140593" w:rsidRPr="006C03F7">
        <w:rPr>
          <w:rFonts w:cstheme="minorHAnsi"/>
          <w:sz w:val="24"/>
          <w:szCs w:val="24"/>
        </w:rPr>
        <w:t>LOX-1</w:t>
      </w:r>
      <w:r w:rsidRPr="006C03F7">
        <w:rPr>
          <w:rFonts w:cstheme="minorHAnsi"/>
          <w:sz w:val="24"/>
          <w:szCs w:val="24"/>
        </w:rPr>
        <w:t xml:space="preserve"> in CVD</w:t>
      </w:r>
      <w:r w:rsidR="00BB3E85" w:rsidRPr="006C03F7">
        <w:rPr>
          <w:rFonts w:cstheme="minorHAnsi"/>
          <w:sz w:val="24"/>
          <w:szCs w:val="24"/>
        </w:rPr>
        <w:t xml:space="preserve"> has been highlighted</w:t>
      </w:r>
      <w:r w:rsidR="00140593" w:rsidRPr="006C03F7">
        <w:rPr>
          <w:rFonts w:cstheme="minorHAnsi"/>
          <w:sz w:val="24"/>
          <w:szCs w:val="24"/>
        </w:rPr>
        <w:t xml:space="preserve"> </w:t>
      </w:r>
      <w:r w:rsidR="0062786D" w:rsidRPr="006C03F7">
        <w:rPr>
          <w:rFonts w:cstheme="minorHAnsi"/>
          <w:sz w:val="24"/>
          <w:szCs w:val="24"/>
        </w:rPr>
        <w:t xml:space="preserve">as it plays a major role in </w:t>
      </w:r>
      <w:r w:rsidR="008711FD" w:rsidRPr="006C03F7">
        <w:rPr>
          <w:rFonts w:cstheme="minorHAnsi"/>
          <w:sz w:val="24"/>
          <w:szCs w:val="24"/>
        </w:rPr>
        <w:t xml:space="preserve">modified LDL metabolism </w:t>
      </w:r>
      <w:r w:rsidR="00F27F99" w:rsidRPr="006C03F7">
        <w:rPr>
          <w:rFonts w:cstheme="minorHAnsi"/>
          <w:sz w:val="24"/>
          <w:szCs w:val="24"/>
        </w:rPr>
        <w:t>and</w:t>
      </w:r>
      <w:r w:rsidR="00327267" w:rsidRPr="006C03F7">
        <w:rPr>
          <w:rFonts w:cstheme="minorHAnsi"/>
          <w:sz w:val="24"/>
          <w:szCs w:val="24"/>
        </w:rPr>
        <w:t xml:space="preserve"> CVD </w:t>
      </w:r>
      <w:r w:rsidR="009A4A74" w:rsidRPr="006C03F7">
        <w:rPr>
          <w:rFonts w:cstheme="minorHAnsi"/>
          <w:sz w:val="24"/>
          <w:szCs w:val="24"/>
        </w:rPr>
        <w:fldChar w:fldCharType="begin">
          <w:fldData xml:space="preserve">PEVuZE5vdGU+PENpdGU+PEF1dGhvcj5Ba2htZWRvdjwvQXV0aG9yPjxZZWFyPjIwMjE8L1llYXI+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Ba2htZWRvdjwvQXV0aG9yPjxZZWFyPjIwMjE8L1llYXI+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9A4A74" w:rsidRPr="006C03F7">
        <w:rPr>
          <w:rFonts w:cstheme="minorHAnsi"/>
          <w:sz w:val="24"/>
          <w:szCs w:val="24"/>
        </w:rPr>
      </w:r>
      <w:r w:rsidR="009A4A74" w:rsidRPr="006C03F7">
        <w:rPr>
          <w:rFonts w:cstheme="minorHAnsi"/>
          <w:sz w:val="24"/>
          <w:szCs w:val="24"/>
        </w:rPr>
        <w:fldChar w:fldCharType="separate"/>
      </w:r>
      <w:r w:rsidR="00C63D87" w:rsidRPr="006C03F7">
        <w:rPr>
          <w:rFonts w:cstheme="minorHAnsi"/>
          <w:noProof/>
          <w:sz w:val="24"/>
          <w:szCs w:val="24"/>
        </w:rPr>
        <w:t>[20-22, 29, 30]</w:t>
      </w:r>
      <w:r w:rsidR="009A4A74" w:rsidRPr="006C03F7">
        <w:rPr>
          <w:rFonts w:cstheme="minorHAnsi"/>
          <w:sz w:val="24"/>
          <w:szCs w:val="24"/>
        </w:rPr>
        <w:fldChar w:fldCharType="end"/>
      </w:r>
      <w:r w:rsidR="008711FD" w:rsidRPr="006C03F7">
        <w:rPr>
          <w:rFonts w:cstheme="minorHAnsi"/>
          <w:sz w:val="24"/>
          <w:szCs w:val="24"/>
        </w:rPr>
        <w:t>.  It</w:t>
      </w:r>
      <w:r w:rsidR="00420238" w:rsidRPr="006C03F7">
        <w:rPr>
          <w:rFonts w:cstheme="minorHAnsi"/>
          <w:sz w:val="24"/>
          <w:szCs w:val="24"/>
        </w:rPr>
        <w:t xml:space="preserve"> </w:t>
      </w:r>
      <w:r w:rsidR="008711FD" w:rsidRPr="006C03F7">
        <w:rPr>
          <w:rFonts w:cstheme="minorHAnsi"/>
          <w:sz w:val="24"/>
          <w:szCs w:val="24"/>
        </w:rPr>
        <w:t xml:space="preserve">was first described as a membrane receptor </w:t>
      </w:r>
      <w:r w:rsidR="00DA2D70" w:rsidRPr="006C03F7">
        <w:rPr>
          <w:rFonts w:cstheme="minorHAnsi"/>
          <w:sz w:val="24"/>
          <w:szCs w:val="24"/>
        </w:rPr>
        <w:t>for</w:t>
      </w:r>
      <w:r w:rsidR="008711FD" w:rsidRPr="006C03F7">
        <w:rPr>
          <w:rFonts w:cstheme="minorHAnsi"/>
          <w:sz w:val="24"/>
          <w:szCs w:val="24"/>
        </w:rPr>
        <w:t xml:space="preserve"> ox</w:t>
      </w:r>
      <w:r w:rsidR="00610109" w:rsidRPr="006C03F7">
        <w:rPr>
          <w:rFonts w:cstheme="minorHAnsi"/>
          <w:sz w:val="24"/>
          <w:szCs w:val="24"/>
        </w:rPr>
        <w:t xml:space="preserve">idised </w:t>
      </w:r>
      <w:r w:rsidR="008711FD" w:rsidRPr="006C03F7">
        <w:rPr>
          <w:rFonts w:cstheme="minorHAnsi"/>
          <w:sz w:val="24"/>
          <w:szCs w:val="24"/>
        </w:rPr>
        <w:t>LDL in</w:t>
      </w:r>
      <w:r w:rsidR="00D32A2A" w:rsidRPr="006C03F7">
        <w:rPr>
          <w:rFonts w:cstheme="minorHAnsi"/>
          <w:sz w:val="24"/>
          <w:szCs w:val="24"/>
        </w:rPr>
        <w:t xml:space="preserve"> </w:t>
      </w:r>
      <w:r w:rsidR="00F576D7" w:rsidRPr="006C03F7">
        <w:rPr>
          <w:rFonts w:cstheme="minorHAnsi"/>
          <w:sz w:val="24"/>
          <w:szCs w:val="24"/>
        </w:rPr>
        <w:t>endothelial cells (</w:t>
      </w:r>
      <w:r w:rsidR="00D32A2A" w:rsidRPr="006C03F7">
        <w:rPr>
          <w:rFonts w:cstheme="minorHAnsi"/>
          <w:sz w:val="24"/>
          <w:szCs w:val="24"/>
        </w:rPr>
        <w:t>ECs</w:t>
      </w:r>
      <w:r w:rsidR="00F576D7" w:rsidRPr="006C03F7">
        <w:rPr>
          <w:rFonts w:cstheme="minorHAnsi"/>
          <w:sz w:val="24"/>
          <w:szCs w:val="24"/>
        </w:rPr>
        <w:t>)</w:t>
      </w:r>
      <w:r w:rsidR="008711FD" w:rsidRPr="006C03F7">
        <w:rPr>
          <w:rFonts w:cstheme="minorHAnsi"/>
          <w:sz w:val="24"/>
          <w:szCs w:val="24"/>
        </w:rPr>
        <w:t xml:space="preserve"> </w:t>
      </w:r>
      <w:r w:rsidR="00597F5F" w:rsidRPr="006C03F7">
        <w:rPr>
          <w:rFonts w:cstheme="minorHAnsi"/>
          <w:sz w:val="24"/>
          <w:szCs w:val="24"/>
        </w:rPr>
        <w:fldChar w:fldCharType="begin">
          <w:fldData xml:space="preserve">PEVuZE5vdGU+PENpdGU+PEF1dGhvcj5TYXdhbXVyYTwvQXV0aG9yPjxZZWFyPjE5OTc8L1llYXI+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TYXdhbXVyYTwvQXV0aG9yPjxZZWFyPjE5OTc8L1llYXI+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597F5F" w:rsidRPr="006C03F7">
        <w:rPr>
          <w:rFonts w:cstheme="minorHAnsi"/>
          <w:sz w:val="24"/>
          <w:szCs w:val="24"/>
        </w:rPr>
      </w:r>
      <w:r w:rsidR="00597F5F" w:rsidRPr="006C03F7">
        <w:rPr>
          <w:rFonts w:cstheme="minorHAnsi"/>
          <w:sz w:val="24"/>
          <w:szCs w:val="24"/>
        </w:rPr>
        <w:fldChar w:fldCharType="separate"/>
      </w:r>
      <w:r w:rsidR="00C63D87" w:rsidRPr="006C03F7">
        <w:rPr>
          <w:rFonts w:cstheme="minorHAnsi"/>
          <w:noProof/>
          <w:sz w:val="24"/>
          <w:szCs w:val="24"/>
        </w:rPr>
        <w:t xml:space="preserve">[31, </w:t>
      </w:r>
      <w:r w:rsidR="00C63D87" w:rsidRPr="006C03F7">
        <w:rPr>
          <w:rFonts w:cstheme="minorHAnsi"/>
          <w:noProof/>
          <w:sz w:val="24"/>
          <w:szCs w:val="24"/>
        </w:rPr>
        <w:lastRenderedPageBreak/>
        <w:t>32]</w:t>
      </w:r>
      <w:r w:rsidR="00597F5F" w:rsidRPr="006C03F7">
        <w:rPr>
          <w:rFonts w:cstheme="minorHAnsi"/>
          <w:sz w:val="24"/>
          <w:szCs w:val="24"/>
        </w:rPr>
        <w:fldChar w:fldCharType="end"/>
      </w:r>
      <w:r w:rsidR="00F27F99" w:rsidRPr="006C03F7">
        <w:rPr>
          <w:rFonts w:cstheme="minorHAnsi"/>
          <w:noProof/>
          <w:sz w:val="24"/>
          <w:szCs w:val="24"/>
        </w:rPr>
        <w:t xml:space="preserve"> </w:t>
      </w:r>
      <w:r w:rsidR="00F21E14" w:rsidRPr="006C03F7">
        <w:rPr>
          <w:rFonts w:cstheme="minorHAnsi"/>
          <w:sz w:val="24"/>
          <w:szCs w:val="24"/>
        </w:rPr>
        <w:t xml:space="preserve">and has since been </w:t>
      </w:r>
      <w:r w:rsidR="00330927" w:rsidRPr="006C03F7">
        <w:rPr>
          <w:rFonts w:cstheme="minorHAnsi"/>
          <w:sz w:val="24"/>
          <w:szCs w:val="24"/>
        </w:rPr>
        <w:t>shown to be</w:t>
      </w:r>
      <w:r w:rsidR="00DA2D70" w:rsidRPr="006C03F7">
        <w:rPr>
          <w:rFonts w:cstheme="minorHAnsi"/>
          <w:sz w:val="24"/>
          <w:szCs w:val="24"/>
        </w:rPr>
        <w:t xml:space="preserve"> expressed in other cell types including </w:t>
      </w:r>
      <w:r w:rsidR="00E35C45" w:rsidRPr="006C03F7">
        <w:rPr>
          <w:rFonts w:cstheme="minorHAnsi"/>
          <w:sz w:val="24"/>
          <w:szCs w:val="24"/>
        </w:rPr>
        <w:t>cardiomyocytes, fibroblasts</w:t>
      </w:r>
      <w:r w:rsidR="00D4310F" w:rsidRPr="006C03F7">
        <w:rPr>
          <w:rFonts w:cstheme="minorHAnsi"/>
          <w:sz w:val="24"/>
          <w:szCs w:val="24"/>
        </w:rPr>
        <w:t>, lymphocytes, macrophages</w:t>
      </w:r>
      <w:r w:rsidR="00E35C45" w:rsidRPr="006C03F7">
        <w:rPr>
          <w:rFonts w:cstheme="minorHAnsi"/>
          <w:sz w:val="24"/>
          <w:szCs w:val="24"/>
        </w:rPr>
        <w:t xml:space="preserve">, dendritic cells and neutrophils </w:t>
      </w:r>
      <w:r w:rsidR="009B2A0C" w:rsidRPr="006C03F7">
        <w:rPr>
          <w:rFonts w:cstheme="minorHAnsi"/>
          <w:sz w:val="24"/>
          <w:szCs w:val="24"/>
        </w:rPr>
        <w:fldChar w:fldCharType="begin">
          <w:fldData xml:space="preserve">PEVuZE5vdGU+PENpdGU+PEF1dGhvcj5Ba2htZWRvdjwvQXV0aG9yPjxZZWFyPjIwMjE8L1llYXI+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</w:fldData>
        </w:fldChar>
      </w:r>
      <w:r w:rsidR="00A72C7C" w:rsidRPr="006C03F7">
        <w:rPr>
          <w:rFonts w:cstheme="minorHAnsi"/>
          <w:sz w:val="24"/>
          <w:szCs w:val="24"/>
        </w:rPr>
        <w:instrText xml:space="preserve"> ADDIN EN.CITE </w:instrText>
      </w:r>
      <w:r w:rsidR="00A72C7C" w:rsidRPr="006C03F7">
        <w:rPr>
          <w:rFonts w:cstheme="minorHAnsi"/>
          <w:sz w:val="24"/>
          <w:szCs w:val="24"/>
        </w:rPr>
        <w:fldChar w:fldCharType="begin">
          <w:fldData xml:space="preserve">PEVuZE5vdGU+PENpdGU+PEF1dGhvcj5Ba2htZWRvdjwvQXV0aG9yPjxZZWFyPjIwMjE8L1llYXI+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</w:fldData>
        </w:fldChar>
      </w:r>
      <w:r w:rsidR="00A72C7C" w:rsidRPr="006C03F7">
        <w:rPr>
          <w:rFonts w:cstheme="minorHAnsi"/>
          <w:sz w:val="24"/>
          <w:szCs w:val="24"/>
        </w:rPr>
        <w:instrText xml:space="preserve"> ADDIN EN.CITE.DATA </w:instrText>
      </w:r>
      <w:r w:rsidR="00A72C7C" w:rsidRPr="006C03F7">
        <w:rPr>
          <w:rFonts w:cstheme="minorHAnsi"/>
          <w:sz w:val="24"/>
          <w:szCs w:val="24"/>
        </w:rPr>
      </w:r>
      <w:r w:rsidR="00A72C7C" w:rsidRPr="006C03F7">
        <w:rPr>
          <w:rFonts w:cstheme="minorHAnsi"/>
          <w:sz w:val="24"/>
          <w:szCs w:val="24"/>
        </w:rPr>
        <w:fldChar w:fldCharType="end"/>
      </w:r>
      <w:r w:rsidR="009B2A0C" w:rsidRPr="006C03F7">
        <w:rPr>
          <w:rFonts w:cstheme="minorHAnsi"/>
          <w:sz w:val="24"/>
          <w:szCs w:val="24"/>
        </w:rPr>
      </w:r>
      <w:r w:rsidR="009B2A0C" w:rsidRPr="006C03F7">
        <w:rPr>
          <w:rFonts w:cstheme="minorHAnsi"/>
          <w:sz w:val="24"/>
          <w:szCs w:val="24"/>
        </w:rPr>
        <w:fldChar w:fldCharType="separate"/>
      </w:r>
      <w:r w:rsidR="00A72C7C" w:rsidRPr="006C03F7">
        <w:rPr>
          <w:rFonts w:cstheme="minorHAnsi"/>
          <w:noProof/>
          <w:sz w:val="24"/>
          <w:szCs w:val="24"/>
        </w:rPr>
        <w:t>[20, 21]</w:t>
      </w:r>
      <w:r w:rsidR="009B2A0C" w:rsidRPr="006C03F7">
        <w:rPr>
          <w:rFonts w:cstheme="minorHAnsi"/>
          <w:sz w:val="24"/>
          <w:szCs w:val="24"/>
        </w:rPr>
        <w:fldChar w:fldCharType="end"/>
      </w:r>
      <w:r w:rsidR="00416D38" w:rsidRPr="006C03F7">
        <w:rPr>
          <w:rFonts w:cstheme="minorHAnsi"/>
          <w:sz w:val="24"/>
          <w:szCs w:val="24"/>
        </w:rPr>
        <w:t>.</w:t>
      </w:r>
      <w:r w:rsidR="0041746E" w:rsidRPr="006C03F7">
        <w:rPr>
          <w:rFonts w:cstheme="minorHAnsi"/>
          <w:sz w:val="24"/>
          <w:szCs w:val="24"/>
        </w:rPr>
        <w:t xml:space="preserve"> </w:t>
      </w:r>
      <w:r w:rsidR="00B41E36" w:rsidRPr="006C03F7">
        <w:rPr>
          <w:rFonts w:cstheme="minorHAnsi"/>
          <w:sz w:val="24"/>
          <w:szCs w:val="24"/>
        </w:rPr>
        <w:t xml:space="preserve">LOX-1 </w:t>
      </w:r>
      <w:r w:rsidR="00420238" w:rsidRPr="006C03F7">
        <w:rPr>
          <w:rFonts w:cstheme="minorHAnsi"/>
          <w:sz w:val="24"/>
          <w:szCs w:val="24"/>
        </w:rPr>
        <w:t>bind</w:t>
      </w:r>
      <w:r w:rsidR="000D4024" w:rsidRPr="006C03F7">
        <w:rPr>
          <w:rFonts w:cstheme="minorHAnsi"/>
          <w:sz w:val="24"/>
          <w:szCs w:val="24"/>
        </w:rPr>
        <w:t>s</w:t>
      </w:r>
      <w:r w:rsidR="00420238" w:rsidRPr="006C03F7">
        <w:rPr>
          <w:rFonts w:cstheme="minorHAnsi"/>
          <w:sz w:val="24"/>
          <w:szCs w:val="24"/>
        </w:rPr>
        <w:t xml:space="preserve"> modified LDL with</w:t>
      </w:r>
      <w:r w:rsidR="00E35C45" w:rsidRPr="006C03F7">
        <w:rPr>
          <w:rFonts w:cstheme="minorHAnsi"/>
          <w:sz w:val="24"/>
          <w:szCs w:val="24"/>
        </w:rPr>
        <w:t>in</w:t>
      </w:r>
      <w:r w:rsidR="00420238" w:rsidRPr="006C03F7">
        <w:rPr>
          <w:rFonts w:cstheme="minorHAnsi"/>
          <w:sz w:val="24"/>
          <w:szCs w:val="24"/>
        </w:rPr>
        <w:t xml:space="preserve"> its</w:t>
      </w:r>
      <w:r w:rsidR="00E35C45" w:rsidRPr="006C03F7">
        <w:rPr>
          <w:rFonts w:cstheme="minorHAnsi"/>
          <w:sz w:val="24"/>
          <w:szCs w:val="24"/>
        </w:rPr>
        <w:t xml:space="preserve"> extracellular</w:t>
      </w:r>
      <w:r w:rsidR="007C1462" w:rsidRPr="006C03F7">
        <w:rPr>
          <w:rFonts w:cstheme="minorHAnsi"/>
          <w:sz w:val="24"/>
          <w:szCs w:val="24"/>
        </w:rPr>
        <w:t xml:space="preserve"> </w:t>
      </w:r>
      <w:r w:rsidR="00420238" w:rsidRPr="006C03F7">
        <w:rPr>
          <w:rFonts w:cstheme="minorHAnsi"/>
          <w:sz w:val="24"/>
          <w:szCs w:val="24"/>
        </w:rPr>
        <w:t>lectin-like domain</w:t>
      </w:r>
      <w:r w:rsidR="00F27F99" w:rsidRPr="006C03F7">
        <w:rPr>
          <w:rFonts w:cstheme="minorHAnsi"/>
          <w:sz w:val="24"/>
          <w:szCs w:val="24"/>
        </w:rPr>
        <w:t xml:space="preserve"> which</w:t>
      </w:r>
      <w:r w:rsidR="00420238" w:rsidRPr="006C03F7">
        <w:rPr>
          <w:rFonts w:cstheme="minorHAnsi"/>
          <w:sz w:val="24"/>
          <w:szCs w:val="24"/>
        </w:rPr>
        <w:t xml:space="preserve"> has a basic backbone of arginine residues that preferentiall</w:t>
      </w:r>
      <w:r w:rsidR="009B135C" w:rsidRPr="006C03F7">
        <w:rPr>
          <w:rFonts w:cstheme="minorHAnsi"/>
          <w:sz w:val="24"/>
          <w:szCs w:val="24"/>
        </w:rPr>
        <w:t>y</w:t>
      </w:r>
      <w:r w:rsidR="00420238" w:rsidRPr="006C03F7">
        <w:rPr>
          <w:rFonts w:cstheme="minorHAnsi"/>
          <w:sz w:val="24"/>
          <w:szCs w:val="24"/>
        </w:rPr>
        <w:t xml:space="preserve"> bind</w:t>
      </w:r>
      <w:r w:rsidR="009B135C" w:rsidRPr="006C03F7">
        <w:rPr>
          <w:rFonts w:cstheme="minorHAnsi"/>
          <w:sz w:val="24"/>
          <w:szCs w:val="24"/>
        </w:rPr>
        <w:t>s</w:t>
      </w:r>
      <w:r w:rsidR="00420238" w:rsidRPr="006C03F7">
        <w:rPr>
          <w:rFonts w:cstheme="minorHAnsi"/>
          <w:sz w:val="24"/>
          <w:szCs w:val="24"/>
        </w:rPr>
        <w:t xml:space="preserve"> to negatively charged molecules </w:t>
      </w:r>
      <w:r w:rsidR="009B2A0C" w:rsidRPr="006C03F7">
        <w:rPr>
          <w:rFonts w:cstheme="minorHAnsi"/>
          <w:sz w:val="24"/>
          <w:szCs w:val="24"/>
        </w:rPr>
        <w:fldChar w:fldCharType="begin"/>
      </w:r>
      <w:r w:rsidR="00C63D87" w:rsidRPr="006C03F7">
        <w:rPr>
          <w:rFonts w:cstheme="minorHAnsi"/>
          <w:sz w:val="24"/>
          <w:szCs w:val="24"/>
        </w:rPr>
        <w:instrText xml:space="preserve"> ADDIN EN.CITE &lt;EndNote&gt;&lt;Cite&gt;&lt;Author&gt;Ohki&lt;/Author&gt;&lt;Year&gt;2005&lt;/Year&gt;&lt;RecNum&gt;34&lt;/RecNum&gt;&lt;DisplayText&gt;[33]&lt;/DisplayText&gt;&lt;record&gt;&lt;rec-number&gt;34&lt;/rec-number&gt;&lt;foreign-keys&gt;&lt;key app="EN" db-id="ztsv5xptb0a029eeartx0aws5xxzzxrxxp2f" timestamp="1649243907"&gt;34&lt;/key&gt;&lt;/foreign-keys&gt;&lt;ref-type name="Journal Article"&gt;17&lt;/ref-type&gt;&lt;contributors&gt;&lt;authors&gt;&lt;author&gt;Ohki, Izuru&lt;/author&gt;&lt;author&gt;Ishigaki, Tomoko&lt;/author&gt;&lt;author&gt;Oyama, Takuji&lt;/author&gt;&lt;author&gt;Matsunaga, Shigeru&lt;/author&gt;&lt;author&gt;Xie, Qiuhong&lt;/author&gt;&lt;author&gt;Ohnishi-Kameyama, Mayumi&lt;/author&gt;&lt;author&gt;Murata, Takashi&lt;/author&gt;&lt;author&gt;Tsuchiya, Daisuke&lt;/author&gt;&lt;author&gt;Machida, Sachiko&lt;/author&gt;&lt;author&gt;Morikawa, Kousuke&lt;/author&gt;&lt;author&gt;Tate, Shin-ichi&lt;/author&gt;&lt;/authors&gt;&lt;/contributors&gt;&lt;titles&gt;&lt;title&gt;Crystal Structure of Human Lectin-like, Oxidized Low-Density Lipoprotein Receptor 1 Ligand Binding Domain and Its Ligand Recognition Mode to OxLDL&lt;/title&gt;&lt;secondary-title&gt;Structure&lt;/secondary-title&gt;&lt;/titles&gt;&lt;periodical&gt;&lt;full-title&gt;Structure&lt;/full-title&gt;&lt;/periodical&gt;&lt;pages&gt;905-917&lt;/pages&gt;&lt;volume&gt;13&lt;/volume&gt;&lt;number&gt;6&lt;/number&gt;&lt;dates&gt;&lt;year&gt;2005&lt;/year&gt;&lt;pub-dates&gt;&lt;date&gt;2005/06/01/&lt;/date&gt;&lt;/pub-dates&gt;&lt;/dates&gt;&lt;isbn&gt;0969-2126&lt;/isbn&gt;&lt;urls&gt;&lt;related-urls&gt;&lt;url&gt;https://www.sciencedirect.com/science/article/pii/S0969212605001681&lt;/url&gt;&lt;/related-urls&gt;&lt;/urls&gt;&lt;electronic-resource-num&gt;https://doi.org/10.1016/j.str.2005.03.016&lt;/electronic-resource-num&gt;&lt;/record&gt;&lt;/Cite&gt;&lt;/EndNote&gt;</w:instrText>
      </w:r>
      <w:r w:rsidR="009B2A0C" w:rsidRPr="006C03F7">
        <w:rPr>
          <w:rFonts w:cstheme="minorHAnsi"/>
          <w:sz w:val="24"/>
          <w:szCs w:val="24"/>
        </w:rPr>
        <w:fldChar w:fldCharType="separate"/>
      </w:r>
      <w:r w:rsidR="00C63D87" w:rsidRPr="006C03F7">
        <w:rPr>
          <w:rFonts w:cstheme="minorHAnsi"/>
          <w:noProof/>
          <w:sz w:val="24"/>
          <w:szCs w:val="24"/>
        </w:rPr>
        <w:t>[33]</w:t>
      </w:r>
      <w:r w:rsidR="009B2A0C" w:rsidRPr="006C03F7">
        <w:rPr>
          <w:rFonts w:cstheme="minorHAnsi"/>
          <w:sz w:val="24"/>
          <w:szCs w:val="24"/>
        </w:rPr>
        <w:fldChar w:fldCharType="end"/>
      </w:r>
      <w:r w:rsidR="009B135C" w:rsidRPr="006C03F7">
        <w:rPr>
          <w:rFonts w:cstheme="minorHAnsi"/>
          <w:sz w:val="24"/>
          <w:szCs w:val="24"/>
        </w:rPr>
        <w:t xml:space="preserve"> </w:t>
      </w:r>
      <w:r w:rsidR="00D224F7" w:rsidRPr="006C03F7">
        <w:rPr>
          <w:rFonts w:cstheme="minorHAnsi"/>
          <w:sz w:val="24"/>
          <w:szCs w:val="24"/>
        </w:rPr>
        <w:t>including</w:t>
      </w:r>
      <w:r w:rsidR="000108FF" w:rsidRPr="006C03F7">
        <w:rPr>
          <w:rFonts w:cstheme="minorHAnsi"/>
          <w:sz w:val="24"/>
          <w:szCs w:val="24"/>
        </w:rPr>
        <w:t xml:space="preserve"> </w:t>
      </w:r>
      <w:r w:rsidR="00F7576B" w:rsidRPr="006C03F7">
        <w:rPr>
          <w:rFonts w:cstheme="minorHAnsi"/>
          <w:sz w:val="24"/>
          <w:szCs w:val="24"/>
        </w:rPr>
        <w:t>LDL</w:t>
      </w:r>
      <w:r w:rsidR="00C51213" w:rsidRPr="006C03F7">
        <w:rPr>
          <w:rFonts w:cstheme="minorHAnsi"/>
          <w:sz w:val="24"/>
          <w:szCs w:val="24"/>
        </w:rPr>
        <w:t>(-)</w:t>
      </w:r>
      <w:r w:rsidR="00F7576B" w:rsidRPr="006C03F7">
        <w:rPr>
          <w:rFonts w:cstheme="minorHAnsi"/>
          <w:sz w:val="24"/>
          <w:szCs w:val="24"/>
        </w:rPr>
        <w:t xml:space="preserve">. </w:t>
      </w:r>
      <w:r w:rsidR="002B2190" w:rsidRPr="006C03F7">
        <w:rPr>
          <w:rFonts w:cstheme="minorHAnsi"/>
          <w:sz w:val="24"/>
          <w:szCs w:val="24"/>
        </w:rPr>
        <w:t xml:space="preserve">In </w:t>
      </w:r>
      <w:r w:rsidR="00D32A2A" w:rsidRPr="006C03F7">
        <w:rPr>
          <w:rFonts w:cstheme="minorHAnsi"/>
          <w:sz w:val="24"/>
          <w:szCs w:val="24"/>
        </w:rPr>
        <w:t>ECs</w:t>
      </w:r>
      <w:r w:rsidR="003F56BA" w:rsidRPr="006C03F7">
        <w:rPr>
          <w:rFonts w:cstheme="minorHAnsi"/>
          <w:sz w:val="24"/>
          <w:szCs w:val="24"/>
        </w:rPr>
        <w:t>, l</w:t>
      </w:r>
      <w:r w:rsidR="00F7576B" w:rsidRPr="006C03F7">
        <w:rPr>
          <w:rFonts w:cstheme="minorHAnsi"/>
          <w:sz w:val="24"/>
          <w:szCs w:val="24"/>
        </w:rPr>
        <w:t xml:space="preserve">igand binding stimulates signal transduction </w:t>
      </w:r>
      <w:r w:rsidR="00DA00A4" w:rsidRPr="006C03F7">
        <w:rPr>
          <w:rFonts w:cstheme="minorHAnsi"/>
          <w:sz w:val="24"/>
          <w:szCs w:val="24"/>
        </w:rPr>
        <w:t xml:space="preserve">via </w:t>
      </w:r>
      <w:r w:rsidR="00093B67" w:rsidRPr="006C03F7">
        <w:rPr>
          <w:rFonts w:cstheme="minorHAnsi"/>
          <w:sz w:val="24"/>
          <w:szCs w:val="24"/>
        </w:rPr>
        <w:t>several</w:t>
      </w:r>
      <w:r w:rsidR="00DA00A4" w:rsidRPr="006C03F7">
        <w:rPr>
          <w:rFonts w:cstheme="minorHAnsi"/>
          <w:sz w:val="24"/>
          <w:szCs w:val="24"/>
        </w:rPr>
        <w:t xml:space="preserve"> signalling pathways </w:t>
      </w:r>
      <w:r w:rsidR="007B7AD0" w:rsidRPr="006C03F7">
        <w:rPr>
          <w:rFonts w:cstheme="minorHAnsi"/>
          <w:sz w:val="24"/>
          <w:szCs w:val="24"/>
        </w:rPr>
        <w:t xml:space="preserve">to change the </w:t>
      </w:r>
      <w:r w:rsidR="003F56BA" w:rsidRPr="006C03F7">
        <w:rPr>
          <w:rFonts w:cstheme="minorHAnsi"/>
          <w:sz w:val="24"/>
          <w:szCs w:val="24"/>
        </w:rPr>
        <w:t>cellular</w:t>
      </w:r>
      <w:r w:rsidR="007B7AD0" w:rsidRPr="006C03F7">
        <w:rPr>
          <w:rFonts w:cstheme="minorHAnsi"/>
          <w:sz w:val="24"/>
          <w:szCs w:val="24"/>
        </w:rPr>
        <w:t xml:space="preserve"> phenotype from anti-inflammatory to pro-inflammatory which</w:t>
      </w:r>
      <w:r w:rsidR="001E244D" w:rsidRPr="006C03F7">
        <w:rPr>
          <w:rFonts w:cstheme="minorHAnsi"/>
          <w:sz w:val="24"/>
          <w:szCs w:val="24"/>
        </w:rPr>
        <w:t>,</w:t>
      </w:r>
      <w:r w:rsidR="007B7AD0" w:rsidRPr="006C03F7">
        <w:rPr>
          <w:rFonts w:cstheme="minorHAnsi"/>
          <w:sz w:val="24"/>
          <w:szCs w:val="24"/>
        </w:rPr>
        <w:t xml:space="preserve"> in pathological conditions</w:t>
      </w:r>
      <w:r w:rsidR="001E244D" w:rsidRPr="006C03F7">
        <w:rPr>
          <w:rFonts w:cstheme="minorHAnsi"/>
          <w:sz w:val="24"/>
          <w:szCs w:val="24"/>
        </w:rPr>
        <w:t>,</w:t>
      </w:r>
      <w:r w:rsidR="007B7AD0" w:rsidRPr="006C03F7">
        <w:rPr>
          <w:rFonts w:cstheme="minorHAnsi"/>
          <w:sz w:val="24"/>
          <w:szCs w:val="24"/>
        </w:rPr>
        <w:t xml:space="preserve"> </w:t>
      </w:r>
      <w:r w:rsidR="009B135C" w:rsidRPr="006C03F7">
        <w:rPr>
          <w:rFonts w:cstheme="minorHAnsi"/>
          <w:sz w:val="24"/>
          <w:szCs w:val="24"/>
        </w:rPr>
        <w:t xml:space="preserve">results in </w:t>
      </w:r>
      <w:r w:rsidR="007B7AD0" w:rsidRPr="006C03F7">
        <w:rPr>
          <w:rFonts w:cstheme="minorHAnsi"/>
          <w:sz w:val="24"/>
          <w:szCs w:val="24"/>
        </w:rPr>
        <w:t>endothelial dysfunction</w:t>
      </w:r>
      <w:r w:rsidR="00990655" w:rsidRPr="006C03F7">
        <w:rPr>
          <w:rFonts w:cstheme="minorHAnsi"/>
          <w:sz w:val="24"/>
          <w:szCs w:val="24"/>
        </w:rPr>
        <w:t xml:space="preserve"> leading to </w:t>
      </w:r>
      <w:r w:rsidR="002343AD" w:rsidRPr="006C03F7">
        <w:rPr>
          <w:rFonts w:cstheme="minorHAnsi"/>
          <w:sz w:val="24"/>
          <w:szCs w:val="24"/>
        </w:rPr>
        <w:t>atherosclero</w:t>
      </w:r>
      <w:r w:rsidR="007062E4" w:rsidRPr="006C03F7">
        <w:rPr>
          <w:rFonts w:cstheme="minorHAnsi"/>
          <w:sz w:val="24"/>
          <w:szCs w:val="24"/>
        </w:rPr>
        <w:t>s</w:t>
      </w:r>
      <w:r w:rsidR="002343AD" w:rsidRPr="006C03F7">
        <w:rPr>
          <w:rFonts w:cstheme="minorHAnsi"/>
          <w:sz w:val="24"/>
          <w:szCs w:val="24"/>
        </w:rPr>
        <w:t>i</w:t>
      </w:r>
      <w:r w:rsidR="007062E4" w:rsidRPr="006C03F7">
        <w:rPr>
          <w:rFonts w:cstheme="minorHAnsi"/>
          <w:sz w:val="24"/>
          <w:szCs w:val="24"/>
        </w:rPr>
        <w:t>s</w:t>
      </w:r>
      <w:r w:rsidR="002343AD" w:rsidRPr="006C03F7">
        <w:rPr>
          <w:rFonts w:cstheme="minorHAnsi"/>
          <w:sz w:val="24"/>
          <w:szCs w:val="24"/>
        </w:rPr>
        <w:t xml:space="preserve"> </w:t>
      </w:r>
      <w:r w:rsidR="007062E4" w:rsidRPr="006C03F7">
        <w:rPr>
          <w:rFonts w:cstheme="minorHAnsi"/>
          <w:sz w:val="24"/>
          <w:szCs w:val="24"/>
        </w:rPr>
        <w:t xml:space="preserve">and </w:t>
      </w:r>
      <w:r w:rsidR="001E244D" w:rsidRPr="006C03F7">
        <w:rPr>
          <w:rFonts w:cstheme="minorHAnsi"/>
          <w:sz w:val="24"/>
          <w:szCs w:val="24"/>
        </w:rPr>
        <w:t>CVD</w:t>
      </w:r>
      <w:r w:rsidR="002343AD" w:rsidRPr="006C03F7">
        <w:rPr>
          <w:rFonts w:cstheme="minorHAnsi"/>
          <w:sz w:val="24"/>
          <w:szCs w:val="24"/>
        </w:rPr>
        <w:t>.</w:t>
      </w:r>
      <w:r w:rsidR="007B7AD0" w:rsidRPr="006C03F7">
        <w:rPr>
          <w:rFonts w:cstheme="minorHAnsi"/>
          <w:sz w:val="24"/>
          <w:szCs w:val="24"/>
        </w:rPr>
        <w:t xml:space="preserve"> </w:t>
      </w:r>
      <w:r w:rsidR="00C46EFF" w:rsidRPr="006C03F7">
        <w:rPr>
          <w:rFonts w:cstheme="minorHAnsi"/>
          <w:sz w:val="24"/>
          <w:szCs w:val="24"/>
        </w:rPr>
        <w:t>Expression of LOX-1 is an example of regulation involving positive feedback. Within the promoter region there are recognition sequences for both nuclear factor kappa B (NFkB) and activator protein 1 (AP1). A positive feedback loop is initiated in which binding of the modified LDL to LOX-1 stimulates NFkB and AP1 result</w:t>
      </w:r>
      <w:r w:rsidR="0087382B" w:rsidRPr="006C03F7">
        <w:rPr>
          <w:rFonts w:cstheme="minorHAnsi"/>
          <w:sz w:val="24"/>
          <w:szCs w:val="24"/>
        </w:rPr>
        <w:t>ing in</w:t>
      </w:r>
      <w:r w:rsidR="00C46EFF" w:rsidRPr="006C03F7">
        <w:rPr>
          <w:rFonts w:cstheme="minorHAnsi"/>
          <w:sz w:val="24"/>
          <w:szCs w:val="24"/>
        </w:rPr>
        <w:t xml:space="preserve"> further LOX-1 expression </w:t>
      </w:r>
      <w:r w:rsidR="009B2A0C" w:rsidRPr="006C03F7">
        <w:rPr>
          <w:rFonts w:cstheme="minorHAnsi"/>
          <w:sz w:val="24"/>
          <w:szCs w:val="24"/>
        </w:rPr>
        <w:fldChar w:fldCharType="begin">
          <w:fldData xml:space="preserve">PEVuZE5vdGU+PENpdGU+PEF1dGhvcj5Ba2htZWRvdjwvQXV0aG9yPjxZZWFyPjIwMjE8L1llYXI+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Ba2htZWRvdjwvQXV0aG9yPjxZZWFyPjIwMjE8L1llYXI+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9B2A0C" w:rsidRPr="006C03F7">
        <w:rPr>
          <w:rFonts w:cstheme="minorHAnsi"/>
          <w:sz w:val="24"/>
          <w:szCs w:val="24"/>
        </w:rPr>
      </w:r>
      <w:r w:rsidR="009B2A0C" w:rsidRPr="006C03F7">
        <w:rPr>
          <w:rFonts w:cstheme="minorHAnsi"/>
          <w:sz w:val="24"/>
          <w:szCs w:val="24"/>
        </w:rPr>
        <w:fldChar w:fldCharType="separate"/>
      </w:r>
      <w:r w:rsidR="00C63D87" w:rsidRPr="006C03F7">
        <w:rPr>
          <w:rFonts w:cstheme="minorHAnsi"/>
          <w:noProof/>
          <w:sz w:val="24"/>
          <w:szCs w:val="24"/>
        </w:rPr>
        <w:t>[20, 21, 34]</w:t>
      </w:r>
      <w:r w:rsidR="009B2A0C" w:rsidRPr="006C03F7">
        <w:rPr>
          <w:rFonts w:cstheme="minorHAnsi"/>
          <w:sz w:val="24"/>
          <w:szCs w:val="24"/>
        </w:rPr>
        <w:fldChar w:fldCharType="end"/>
      </w:r>
      <w:r w:rsidR="00C46EFF" w:rsidRPr="006C03F7">
        <w:rPr>
          <w:rFonts w:cstheme="minorHAnsi"/>
          <w:sz w:val="24"/>
          <w:szCs w:val="24"/>
        </w:rPr>
        <w:t>.</w:t>
      </w:r>
      <w:r w:rsidR="001D119D" w:rsidRPr="006C03F7">
        <w:rPr>
          <w:rFonts w:cstheme="minorHAnsi"/>
          <w:sz w:val="24"/>
          <w:szCs w:val="24"/>
        </w:rPr>
        <w:t xml:space="preserve"> </w:t>
      </w:r>
      <w:r w:rsidR="00C77250" w:rsidRPr="006C03F7">
        <w:rPr>
          <w:rFonts w:cstheme="minorHAnsi"/>
          <w:sz w:val="24"/>
          <w:szCs w:val="24"/>
        </w:rPr>
        <w:t>Thus, a</w:t>
      </w:r>
      <w:r w:rsidR="001D119D" w:rsidRPr="006C03F7">
        <w:rPr>
          <w:rFonts w:cstheme="minorHAnsi"/>
          <w:sz w:val="24"/>
          <w:szCs w:val="24"/>
        </w:rPr>
        <w:t xml:space="preserve"> positive feedback loop </w:t>
      </w:r>
      <w:r w:rsidR="001E244D" w:rsidRPr="006C03F7">
        <w:rPr>
          <w:rFonts w:cstheme="minorHAnsi"/>
          <w:sz w:val="24"/>
          <w:szCs w:val="24"/>
        </w:rPr>
        <w:t>will</w:t>
      </w:r>
      <w:r w:rsidR="001D119D" w:rsidRPr="006C03F7">
        <w:rPr>
          <w:rFonts w:cstheme="minorHAnsi"/>
          <w:sz w:val="24"/>
          <w:szCs w:val="24"/>
        </w:rPr>
        <w:t xml:space="preserve"> produce a rapid and dramatic response on anionic ligand b</w:t>
      </w:r>
      <w:r w:rsidR="002C6DD3" w:rsidRPr="006C03F7">
        <w:rPr>
          <w:rFonts w:cstheme="minorHAnsi"/>
          <w:sz w:val="24"/>
          <w:szCs w:val="24"/>
        </w:rPr>
        <w:t xml:space="preserve">inding. </w:t>
      </w:r>
      <w:r w:rsidR="001151D1" w:rsidRPr="006C03F7">
        <w:rPr>
          <w:rFonts w:cstheme="minorHAnsi"/>
          <w:sz w:val="24"/>
          <w:szCs w:val="24"/>
        </w:rPr>
        <w:t>The modification of LDL and its subsequent involvement in CVD is summarised in Figure 1.</w:t>
      </w:r>
    </w:p>
    <w:p w14:paraId="49C96694" w14:textId="2897B956" w:rsidR="00F83A72" w:rsidRPr="006C03F7" w:rsidRDefault="00830708" w:rsidP="00B23243">
      <w:pPr>
        <w:spacing w:line="480" w:lineRule="auto"/>
        <w:jc w:val="both"/>
        <w:rPr>
          <w:rFonts w:cstheme="minorHAnsi"/>
          <w:b/>
          <w:bCs/>
          <w:sz w:val="24"/>
          <w:szCs w:val="24"/>
        </w:rPr>
      </w:pPr>
      <w:r>
        <w:rPr>
          <w:rFonts w:cstheme="minorHAnsi"/>
          <w:b/>
          <w:bCs/>
          <w:sz w:val="24"/>
          <w:szCs w:val="24"/>
        </w:rPr>
        <w:t xml:space="preserve">3. </w:t>
      </w:r>
      <w:r w:rsidR="00F83A72" w:rsidRPr="006C03F7">
        <w:rPr>
          <w:rFonts w:cstheme="minorHAnsi"/>
          <w:b/>
          <w:bCs/>
          <w:sz w:val="24"/>
          <w:szCs w:val="24"/>
        </w:rPr>
        <w:t xml:space="preserve">TREM2 and </w:t>
      </w:r>
      <w:r w:rsidR="00F52D4A" w:rsidRPr="006C03F7">
        <w:rPr>
          <w:rFonts w:cstheme="minorHAnsi"/>
          <w:b/>
          <w:bCs/>
          <w:sz w:val="24"/>
          <w:szCs w:val="24"/>
        </w:rPr>
        <w:t>D</w:t>
      </w:r>
      <w:r w:rsidR="00F83A72" w:rsidRPr="006C03F7">
        <w:rPr>
          <w:rFonts w:cstheme="minorHAnsi"/>
          <w:b/>
          <w:bCs/>
          <w:sz w:val="24"/>
          <w:szCs w:val="24"/>
        </w:rPr>
        <w:t>ementia</w:t>
      </w:r>
    </w:p>
    <w:p w14:paraId="0CB246AE" w14:textId="45FE5D04" w:rsidR="004C441F" w:rsidRPr="006C03F7" w:rsidRDefault="00166A79" w:rsidP="00B23243">
      <w:pPr>
        <w:spacing w:line="480" w:lineRule="auto"/>
        <w:jc w:val="both"/>
        <w:rPr>
          <w:rFonts w:cstheme="minorHAnsi"/>
          <w:sz w:val="24"/>
          <w:szCs w:val="24"/>
        </w:rPr>
      </w:pPr>
      <w:r w:rsidRPr="006C03F7">
        <w:rPr>
          <w:rFonts w:cstheme="minorHAnsi"/>
          <w:sz w:val="24"/>
          <w:szCs w:val="24"/>
        </w:rPr>
        <w:t>The stimulation of innate immunity (</w:t>
      </w:r>
      <w:r w:rsidR="00856F52" w:rsidRPr="006C03F7">
        <w:rPr>
          <w:rFonts w:cstheme="minorHAnsi"/>
          <w:sz w:val="24"/>
          <w:szCs w:val="24"/>
        </w:rPr>
        <w:t xml:space="preserve">basal or </w:t>
      </w:r>
      <w:r w:rsidR="00112DEC" w:rsidRPr="006C03F7">
        <w:rPr>
          <w:rFonts w:cstheme="minorHAnsi"/>
          <w:sz w:val="24"/>
          <w:szCs w:val="24"/>
        </w:rPr>
        <w:t>low</w:t>
      </w:r>
      <w:r w:rsidR="00C00F63" w:rsidRPr="006C03F7">
        <w:rPr>
          <w:rFonts w:cstheme="minorHAnsi"/>
          <w:sz w:val="24"/>
          <w:szCs w:val="24"/>
        </w:rPr>
        <w:t>-</w:t>
      </w:r>
      <w:r w:rsidR="00112DEC" w:rsidRPr="006C03F7">
        <w:rPr>
          <w:rFonts w:cstheme="minorHAnsi"/>
          <w:sz w:val="24"/>
          <w:szCs w:val="24"/>
        </w:rPr>
        <w:t xml:space="preserve">grade </w:t>
      </w:r>
      <w:r w:rsidR="00856F52" w:rsidRPr="006C03F7">
        <w:rPr>
          <w:rFonts w:cstheme="minorHAnsi"/>
          <w:sz w:val="24"/>
          <w:szCs w:val="24"/>
        </w:rPr>
        <w:t xml:space="preserve">inflammation) involves other receptors for anionic molecules that can lead to </w:t>
      </w:r>
      <w:r w:rsidR="004A43AF" w:rsidRPr="006C03F7">
        <w:rPr>
          <w:rFonts w:cstheme="minorHAnsi"/>
          <w:sz w:val="24"/>
          <w:szCs w:val="24"/>
        </w:rPr>
        <w:t xml:space="preserve">different </w:t>
      </w:r>
      <w:r w:rsidR="00856F52" w:rsidRPr="006C03F7">
        <w:rPr>
          <w:rFonts w:cstheme="minorHAnsi"/>
          <w:sz w:val="24"/>
          <w:szCs w:val="24"/>
        </w:rPr>
        <w:t xml:space="preserve">disease processes. </w:t>
      </w:r>
      <w:r w:rsidR="00B11086" w:rsidRPr="006C03F7">
        <w:rPr>
          <w:rFonts w:cstheme="minorHAnsi"/>
          <w:sz w:val="24"/>
          <w:szCs w:val="24"/>
        </w:rPr>
        <w:t xml:space="preserve">Our second example </w:t>
      </w:r>
      <w:r w:rsidR="00B0150A" w:rsidRPr="006C03F7">
        <w:rPr>
          <w:rFonts w:cstheme="minorHAnsi"/>
          <w:sz w:val="24"/>
          <w:szCs w:val="24"/>
        </w:rPr>
        <w:t xml:space="preserve">to be discussed in this review is TREM2, which </w:t>
      </w:r>
      <w:r w:rsidR="00B11086" w:rsidRPr="006C03F7">
        <w:rPr>
          <w:rFonts w:cstheme="minorHAnsi"/>
          <w:sz w:val="24"/>
          <w:szCs w:val="24"/>
        </w:rPr>
        <w:t>is</w:t>
      </w:r>
      <w:r w:rsidR="00856F52" w:rsidRPr="006C03F7">
        <w:rPr>
          <w:rFonts w:cstheme="minorHAnsi"/>
          <w:sz w:val="24"/>
          <w:szCs w:val="24"/>
        </w:rPr>
        <w:t xml:space="preserve"> </w:t>
      </w:r>
      <w:r w:rsidR="00E47109" w:rsidRPr="006C03F7">
        <w:rPr>
          <w:rFonts w:cstheme="minorHAnsi"/>
          <w:sz w:val="24"/>
          <w:szCs w:val="24"/>
        </w:rPr>
        <w:t>expressed in microglia (</w:t>
      </w:r>
      <w:r w:rsidR="000637BD" w:rsidRPr="006C03F7">
        <w:rPr>
          <w:rFonts w:cstheme="minorHAnsi"/>
          <w:sz w:val="24"/>
          <w:szCs w:val="24"/>
        </w:rPr>
        <w:t>the macrophages of the brain)</w:t>
      </w:r>
      <w:r w:rsidR="00E47109" w:rsidRPr="006C03F7">
        <w:rPr>
          <w:rFonts w:cstheme="minorHAnsi"/>
          <w:sz w:val="24"/>
          <w:szCs w:val="24"/>
        </w:rPr>
        <w:t xml:space="preserve"> among other cells,</w:t>
      </w:r>
      <w:r w:rsidR="00F94041" w:rsidRPr="006C03F7">
        <w:rPr>
          <w:rFonts w:cstheme="minorHAnsi"/>
          <w:sz w:val="24"/>
          <w:szCs w:val="24"/>
        </w:rPr>
        <w:t xml:space="preserve"> and</w:t>
      </w:r>
      <w:r w:rsidR="00E47109" w:rsidRPr="006C03F7">
        <w:rPr>
          <w:rFonts w:cstheme="minorHAnsi"/>
          <w:sz w:val="24"/>
          <w:szCs w:val="24"/>
        </w:rPr>
        <w:t xml:space="preserve"> is </w:t>
      </w:r>
      <w:r w:rsidR="000637BD" w:rsidRPr="006C03F7">
        <w:rPr>
          <w:rFonts w:cstheme="minorHAnsi"/>
          <w:sz w:val="24"/>
          <w:szCs w:val="24"/>
        </w:rPr>
        <w:t>linked to neurogenerative diseases such as Alzheimer’s</w:t>
      </w:r>
      <w:r w:rsidR="0088688A" w:rsidRPr="006C03F7">
        <w:rPr>
          <w:rFonts w:cstheme="minorHAnsi"/>
          <w:sz w:val="24"/>
          <w:szCs w:val="24"/>
        </w:rPr>
        <w:t xml:space="preserve"> disease (AD)</w:t>
      </w:r>
      <w:r w:rsidR="007E29CE" w:rsidRPr="006C03F7">
        <w:rPr>
          <w:rFonts w:cstheme="minorHAnsi"/>
          <w:sz w:val="24"/>
          <w:szCs w:val="24"/>
        </w:rPr>
        <w:t xml:space="preserve">, Parkinson’s disease and prion diseases </w:t>
      </w:r>
      <w:r w:rsidR="00065840" w:rsidRPr="006C03F7">
        <w:rPr>
          <w:rFonts w:cstheme="minorHAnsi"/>
          <w:sz w:val="24"/>
          <w:szCs w:val="24"/>
        </w:rPr>
        <w:fldChar w:fldCharType="begin">
          <w:fldData xml:space="preserve">PEVuZE5vdGU+PENpdGU+PEF1dGhvcj5Lb2JlcjwvQXV0aG9yPjxZZWFyPjIwMTc8L1llYXI+PFJl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Lb2JlcjwvQXV0aG9yPjxZZWFyPjIwMTc8L1llYXI+PFJl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065840" w:rsidRPr="006C03F7">
        <w:rPr>
          <w:rFonts w:cstheme="minorHAnsi"/>
          <w:sz w:val="24"/>
          <w:szCs w:val="24"/>
        </w:rPr>
      </w:r>
      <w:r w:rsidR="00065840" w:rsidRPr="006C03F7">
        <w:rPr>
          <w:rFonts w:cstheme="minorHAnsi"/>
          <w:sz w:val="24"/>
          <w:szCs w:val="24"/>
        </w:rPr>
        <w:fldChar w:fldCharType="separate"/>
      </w:r>
      <w:r w:rsidR="00C63D87" w:rsidRPr="006C03F7">
        <w:rPr>
          <w:rFonts w:cstheme="minorHAnsi"/>
          <w:noProof/>
          <w:sz w:val="24"/>
          <w:szCs w:val="24"/>
        </w:rPr>
        <w:t>[35-38]</w:t>
      </w:r>
      <w:r w:rsidR="00065840" w:rsidRPr="006C03F7">
        <w:rPr>
          <w:rFonts w:cstheme="minorHAnsi"/>
          <w:sz w:val="24"/>
          <w:szCs w:val="24"/>
        </w:rPr>
        <w:fldChar w:fldCharType="end"/>
      </w:r>
      <w:r w:rsidR="00BB543D" w:rsidRPr="006C03F7">
        <w:rPr>
          <w:rFonts w:cstheme="minorHAnsi"/>
          <w:sz w:val="24"/>
          <w:szCs w:val="24"/>
        </w:rPr>
        <w:t>.</w:t>
      </w:r>
      <w:r w:rsidR="005B6531" w:rsidRPr="006C03F7">
        <w:rPr>
          <w:rFonts w:cstheme="minorHAnsi"/>
          <w:sz w:val="24"/>
          <w:szCs w:val="24"/>
        </w:rPr>
        <w:t xml:space="preserve"> </w:t>
      </w:r>
      <w:r w:rsidR="007E29CE" w:rsidRPr="006C03F7">
        <w:rPr>
          <w:rFonts w:cstheme="minorHAnsi"/>
          <w:sz w:val="24"/>
          <w:szCs w:val="24"/>
        </w:rPr>
        <w:t>A</w:t>
      </w:r>
      <w:r w:rsidR="00192403" w:rsidRPr="006C03F7">
        <w:rPr>
          <w:rFonts w:cstheme="minorHAnsi"/>
          <w:sz w:val="24"/>
          <w:szCs w:val="24"/>
        </w:rPr>
        <w:t xml:space="preserve"> key feature of these diseases is the accumulation of amyloid-β however the molecular mechanisms underlying </w:t>
      </w:r>
      <w:r w:rsidR="00DA6B2E" w:rsidRPr="006C03F7">
        <w:rPr>
          <w:rFonts w:cstheme="minorHAnsi"/>
          <w:sz w:val="24"/>
          <w:szCs w:val="24"/>
        </w:rPr>
        <w:t xml:space="preserve">this accumulation </w:t>
      </w:r>
      <w:r w:rsidR="002A7D13" w:rsidRPr="006C03F7">
        <w:rPr>
          <w:rFonts w:cstheme="minorHAnsi"/>
          <w:sz w:val="24"/>
          <w:szCs w:val="24"/>
        </w:rPr>
        <w:t xml:space="preserve">are still poorly understood. </w:t>
      </w:r>
      <w:r w:rsidR="004733EF" w:rsidRPr="006C03F7">
        <w:rPr>
          <w:rFonts w:cstheme="minorHAnsi"/>
          <w:sz w:val="24"/>
          <w:szCs w:val="24"/>
        </w:rPr>
        <w:t xml:space="preserve">It is possible that there is a direct molecular link between protein glycation and the formation of amyloid and this has been </w:t>
      </w:r>
      <w:r w:rsidR="004733EF" w:rsidRPr="006C03F7">
        <w:rPr>
          <w:rFonts w:cstheme="minorHAnsi"/>
          <w:sz w:val="24"/>
          <w:szCs w:val="24"/>
        </w:rPr>
        <w:lastRenderedPageBreak/>
        <w:t xml:space="preserve">critically reviewed </w:t>
      </w:r>
      <w:r w:rsidR="004733EF" w:rsidRPr="006C03F7">
        <w:rPr>
          <w:rFonts w:cstheme="minorHAnsi"/>
          <w:sz w:val="24"/>
          <w:szCs w:val="24"/>
        </w:rPr>
        <w:fldChar w:fldCharType="begin"/>
      </w:r>
      <w:r w:rsidR="00C63D87" w:rsidRPr="006C03F7">
        <w:rPr>
          <w:rFonts w:cstheme="minorHAnsi"/>
          <w:sz w:val="24"/>
          <w:szCs w:val="24"/>
        </w:rPr>
        <w:instrText xml:space="preserve"> ADDIN EN.CITE &lt;EndNote&gt;&lt;Cite&gt;&lt;Author&gt;Sirangelo&lt;/Author&gt;&lt;Year&gt;2021&lt;/Year&gt;&lt;RecNum&gt;41&lt;/RecNum&gt;&lt;DisplayText&gt;[39]&lt;/DisplayText&gt;&lt;record&gt;&lt;rec-number&gt;41&lt;/rec-number&gt;&lt;foreign-keys&gt;&lt;key app="EN" db-id="ztsv5xptb0a029eeartx0aws5xxzzxrxxp2f" timestamp="1649245121"&gt;41&lt;/key&gt;&lt;/foreign-keys&gt;&lt;ref-type name="Journal Article"&gt;17&lt;/ref-type&gt;&lt;contributors&gt;&lt;authors&gt;&lt;author&gt;Sirangelo, I.&lt;/author&gt;&lt;author&gt;Iannuzzi, C.&lt;/author&gt;&lt;/authors&gt;&lt;/contributors&gt;&lt;auth-address&gt;Department of Precision Medicine, Università degli Studi della Campania &amp;quot;Luigi Vanvitelli&amp;quot;, Via L. De Crecchio 7, 80138 Naples, Italy.&lt;/auth-address&gt;&lt;titles&gt;&lt;title&gt;Understanding the Role of Protein Glycation in the Amyloid Aggregation Process&lt;/title&gt;&lt;secondary-title&gt;Int J Mol Sci&lt;/secondary-title&gt;&lt;/titles&gt;&lt;periodical&gt;&lt;full-title&gt;Int J Mol Sci&lt;/full-title&gt;&lt;/periodical&gt;&lt;pages&gt;6609&lt;/pages&gt;&lt;volume&gt;22&lt;/volume&gt;&lt;number&gt;12&lt;/number&gt;&lt;edition&gt;2021/07/03&lt;/edition&gt;&lt;keywords&gt;&lt;keyword&gt;Amyloid/*metabolism&lt;/keyword&gt;&lt;keyword&gt;Animals&lt;/keyword&gt;&lt;keyword&gt;*Carbohydrate Metabolism&lt;/keyword&gt;&lt;keyword&gt;Humans&lt;/keyword&gt;&lt;keyword&gt;*Protein Aggregates&lt;/keyword&gt;&lt;keyword&gt;*Protein Aggregation, Pathological&lt;/keyword&gt;&lt;keyword&gt;AGEs&lt;/keyword&gt;&lt;keyword&gt;amyloid aggregation&lt;/keyword&gt;&lt;keyword&gt;amyloidosis&lt;/keyword&gt;&lt;keyword&gt;protein glycation&lt;/keyword&gt;&lt;keyword&gt;protein misfolding&lt;/keyword&gt;&lt;keyword&gt;interpretation of data and in the writing of the manuscript.&lt;/keyword&gt;&lt;/keywords&gt;&lt;dates&gt;&lt;year&gt;2021&lt;/year&gt;&lt;pub-dates&gt;&lt;date&gt;Jun 21&lt;/date&gt;&lt;/pub-dates&gt;&lt;/dates&gt;&lt;isbn&gt;1422-0067&lt;/isbn&gt;&lt;accession-num&gt;34205510&lt;/accession-num&gt;&lt;urls&gt;&lt;/urls&gt;&lt;custom2&gt;PMC8235188&lt;/custom2&gt;&lt;custom7&gt;6609&lt;/custom7&gt;&lt;electronic-resource-num&gt;10.3390/ijms22126609&lt;/electronic-resource-num&gt;&lt;remote-database-provider&gt;NLM&lt;/remote-database-provider&gt;&lt;language&gt;eng&lt;/language&gt;&lt;/record&gt;&lt;/Cite&gt;&lt;/EndNote&gt;</w:instrText>
      </w:r>
      <w:r w:rsidR="004733EF" w:rsidRPr="006C03F7">
        <w:rPr>
          <w:rFonts w:cstheme="minorHAnsi"/>
          <w:sz w:val="24"/>
          <w:szCs w:val="24"/>
        </w:rPr>
        <w:fldChar w:fldCharType="separate"/>
      </w:r>
      <w:r w:rsidR="00C63D87" w:rsidRPr="006C03F7">
        <w:rPr>
          <w:rFonts w:cstheme="minorHAnsi"/>
          <w:noProof/>
          <w:sz w:val="24"/>
          <w:szCs w:val="24"/>
        </w:rPr>
        <w:t>[39]</w:t>
      </w:r>
      <w:r w:rsidR="004733EF" w:rsidRPr="006C03F7">
        <w:rPr>
          <w:rFonts w:cstheme="minorHAnsi"/>
          <w:sz w:val="24"/>
          <w:szCs w:val="24"/>
        </w:rPr>
        <w:fldChar w:fldCharType="end"/>
      </w:r>
      <w:r w:rsidR="004733EF" w:rsidRPr="006C03F7">
        <w:rPr>
          <w:rFonts w:cstheme="minorHAnsi"/>
          <w:sz w:val="24"/>
          <w:szCs w:val="24"/>
        </w:rPr>
        <w:t xml:space="preserve">.  </w:t>
      </w:r>
      <w:r w:rsidR="004C441F" w:rsidRPr="006C03F7">
        <w:rPr>
          <w:rFonts w:cstheme="minorHAnsi"/>
          <w:sz w:val="24"/>
          <w:szCs w:val="24"/>
        </w:rPr>
        <w:t xml:space="preserve">Alternatively, the interaction of glycated anionic macromolecules with TREM2 could adversely affect amyloid-β processing and this is discussed below.    </w:t>
      </w:r>
    </w:p>
    <w:p w14:paraId="2A9D3BFB" w14:textId="22149E23" w:rsidR="00F83A72" w:rsidRDefault="005B6531" w:rsidP="00B23243">
      <w:pPr>
        <w:spacing w:line="480" w:lineRule="auto"/>
        <w:jc w:val="both"/>
        <w:rPr>
          <w:rFonts w:cstheme="minorHAnsi"/>
          <w:sz w:val="24"/>
          <w:szCs w:val="24"/>
        </w:rPr>
      </w:pPr>
      <w:r w:rsidRPr="006C03F7">
        <w:rPr>
          <w:rFonts w:cstheme="minorHAnsi"/>
          <w:sz w:val="24"/>
          <w:szCs w:val="24"/>
        </w:rPr>
        <w:t xml:space="preserve">TREM2 is another transmembrane receptor capable of binding multiple anionic ligands </w:t>
      </w:r>
      <w:r w:rsidR="00FF0441" w:rsidRPr="006C03F7">
        <w:rPr>
          <w:rFonts w:cstheme="minorHAnsi"/>
          <w:sz w:val="24"/>
          <w:szCs w:val="24"/>
        </w:rPr>
        <w:t>including phosphatidylserine</w:t>
      </w:r>
      <w:r w:rsidR="0019223A" w:rsidRPr="006C03F7">
        <w:rPr>
          <w:rFonts w:cstheme="minorHAnsi"/>
          <w:sz w:val="24"/>
          <w:szCs w:val="24"/>
        </w:rPr>
        <w:t xml:space="preserve"> </w:t>
      </w:r>
      <w:r w:rsidR="0030434D" w:rsidRPr="006C03F7">
        <w:rPr>
          <w:rFonts w:cstheme="minorHAnsi"/>
          <w:sz w:val="24"/>
          <w:szCs w:val="24"/>
        </w:rPr>
        <w:fldChar w:fldCharType="begin"/>
      </w:r>
      <w:r w:rsidR="00C63D87" w:rsidRPr="006C03F7">
        <w:rPr>
          <w:rFonts w:cstheme="minorHAnsi"/>
          <w:sz w:val="24"/>
          <w:szCs w:val="24"/>
        </w:rPr>
        <w:instrText xml:space="preserve"> ADDIN EN.CITE &lt;EndNote&gt;&lt;Cite&gt;&lt;Author&gt;Scott-Hewitt&lt;/Author&gt;&lt;Year&gt;2020&lt;/Year&gt;&lt;RecNum&gt;46&lt;/RecNum&gt;&lt;DisplayText&gt;[40]&lt;/DisplayText&gt;&lt;record&gt;&lt;rec-number&gt;46&lt;/rec-number&gt;&lt;foreign-keys&gt;&lt;key app="EN" db-id="ztsv5xptb0a029eeartx0aws5xxzzxrxxp2f" timestamp="1651239364"&gt;46&lt;/key&gt;&lt;/foreign-keys&gt;&lt;ref-type name="Journal Article"&gt;17&lt;/ref-type&gt;&lt;contributors&gt;&lt;authors&gt;&lt;author&gt;Scott-Hewitt, Nicole&lt;/author&gt;&lt;author&gt;Perrucci, Fabio&lt;/author&gt;&lt;author&gt;Morini, Raffaella&lt;/author&gt;&lt;author&gt;Erreni, Marco&lt;/author&gt;&lt;author&gt;Mahoney, Matthew&lt;/author&gt;&lt;author&gt;Witkowska, Agata&lt;/author&gt;&lt;author&gt;Carey, Alanna&lt;/author&gt;&lt;author&gt;Faggiani, Elisa&lt;/author&gt;&lt;author&gt;Schuetz, Lisa Theresia&lt;/author&gt;&lt;author&gt;Mason, Sydney&lt;/author&gt;&lt;author&gt;Tamborini, Matteo&lt;/author&gt;&lt;author&gt;Bizzotto, Matteo&lt;/author&gt;&lt;author&gt;Passoni, Lorena&lt;/author&gt;&lt;author&gt;Filipello, Fabia&lt;/author&gt;&lt;author&gt;Jahn, Reinhard&lt;/author&gt;&lt;author&gt;Stevens, Beth&lt;/author&gt;&lt;author&gt;Matteoli, Michela&lt;/author&gt;&lt;/authors&gt;&lt;/contributors&gt;&lt;titles&gt;&lt;title&gt;Local externalization of phosphatidylserine mediates developmental synaptic pruning by microglia&lt;/title&gt;&lt;secondary-title&gt;The EMBO Journal&lt;/secondary-title&gt;&lt;/titles&gt;&lt;periodical&gt;&lt;full-title&gt;The EMBO Journal&lt;/full-title&gt;&lt;/periodical&gt;&lt;pages&gt;e105380&lt;/pages&gt;&lt;volume&gt;39&lt;/volume&gt;&lt;number&gt;16&lt;/number&gt;&lt;keywords&gt;&lt;keyword&gt;C1q&lt;/keyword&gt;&lt;keyword&gt;microglia&lt;/keyword&gt;&lt;keyword&gt;phosphatidylserine&lt;/keyword&gt;&lt;keyword&gt;synapse pruning&lt;/keyword&gt;&lt;keyword&gt;TREM2&lt;/keyword&gt;&lt;/keywords&gt;&lt;dates&gt;&lt;year&gt;2020&lt;/year&gt;&lt;pub-dates&gt;&lt;date&gt;2020/08/17&lt;/date&gt;&lt;/pub-dates&gt;&lt;/dates&gt;&lt;publisher&gt;John Wiley &amp;amp; Sons, Ltd&lt;/publisher&gt;&lt;isbn&gt;0261-4189&lt;/isbn&gt;&lt;work-type&gt;https://doi.org/10.15252/embj.2020105380&lt;/work-type&gt;&lt;urls&gt;&lt;related-urls&gt;&lt;url&gt;https://doi.org/10.15252/embj.2020105380&lt;/url&gt;&lt;/related-urls&gt;&lt;/urls&gt;&lt;electronic-resource-num&gt;https://doi.org/10.15252/embj.2020105380&lt;/electronic-resource-num&gt;&lt;access-date&gt;2022/04/29&lt;/access-date&gt;&lt;/record&gt;&lt;/Cite&gt;&lt;/EndNote&gt;</w:instrText>
      </w:r>
      <w:r w:rsidR="0030434D" w:rsidRPr="006C03F7">
        <w:rPr>
          <w:rFonts w:cstheme="minorHAnsi"/>
          <w:sz w:val="24"/>
          <w:szCs w:val="24"/>
        </w:rPr>
        <w:fldChar w:fldCharType="separate"/>
      </w:r>
      <w:r w:rsidR="00C63D87" w:rsidRPr="006C03F7">
        <w:rPr>
          <w:rFonts w:cstheme="minorHAnsi"/>
          <w:noProof/>
          <w:sz w:val="24"/>
          <w:szCs w:val="24"/>
        </w:rPr>
        <w:t>[40]</w:t>
      </w:r>
      <w:r w:rsidR="0030434D" w:rsidRPr="006C03F7">
        <w:rPr>
          <w:rFonts w:cstheme="minorHAnsi"/>
          <w:sz w:val="24"/>
          <w:szCs w:val="24"/>
        </w:rPr>
        <w:fldChar w:fldCharType="end"/>
      </w:r>
      <w:r w:rsidR="00FF0441" w:rsidRPr="006C03F7">
        <w:rPr>
          <w:rFonts w:cstheme="minorHAnsi"/>
          <w:sz w:val="24"/>
          <w:szCs w:val="24"/>
        </w:rPr>
        <w:t xml:space="preserve"> </w:t>
      </w:r>
      <w:r w:rsidRPr="006C03F7">
        <w:rPr>
          <w:rFonts w:cstheme="minorHAnsi"/>
          <w:sz w:val="24"/>
          <w:szCs w:val="24"/>
        </w:rPr>
        <w:t xml:space="preserve">associated with innate immunity </w:t>
      </w:r>
      <w:r w:rsidR="0030434D" w:rsidRPr="006C03F7">
        <w:rPr>
          <w:rFonts w:cstheme="minorHAnsi"/>
          <w:sz w:val="24"/>
          <w:szCs w:val="24"/>
        </w:rPr>
        <w:fldChar w:fldCharType="begin">
          <w:fldData xml:space="preserve">PEVuZE5vdGU+PENpdGU+PEF1dGhvcj5Lb2JlcjwvQXV0aG9yPjxZZWFyPjIwMTc8L1llYXI+PFJl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Lb2JlcjwvQXV0aG9yPjxZZWFyPjIwMTc8L1llYXI+PFJl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30434D" w:rsidRPr="006C03F7">
        <w:rPr>
          <w:rFonts w:cstheme="minorHAnsi"/>
          <w:sz w:val="24"/>
          <w:szCs w:val="24"/>
        </w:rPr>
      </w:r>
      <w:r w:rsidR="0030434D" w:rsidRPr="006C03F7">
        <w:rPr>
          <w:rFonts w:cstheme="minorHAnsi"/>
          <w:sz w:val="24"/>
          <w:szCs w:val="24"/>
        </w:rPr>
        <w:fldChar w:fldCharType="separate"/>
      </w:r>
      <w:r w:rsidR="00C63D87" w:rsidRPr="006C03F7">
        <w:rPr>
          <w:rFonts w:cstheme="minorHAnsi"/>
          <w:noProof/>
          <w:sz w:val="24"/>
          <w:szCs w:val="24"/>
        </w:rPr>
        <w:t>[35]</w:t>
      </w:r>
      <w:r w:rsidR="0030434D" w:rsidRPr="006C03F7">
        <w:rPr>
          <w:rFonts w:cstheme="minorHAnsi"/>
          <w:sz w:val="24"/>
          <w:szCs w:val="24"/>
        </w:rPr>
        <w:fldChar w:fldCharType="end"/>
      </w:r>
      <w:r w:rsidRPr="006C03F7">
        <w:rPr>
          <w:rFonts w:cstheme="minorHAnsi"/>
          <w:sz w:val="24"/>
          <w:szCs w:val="24"/>
        </w:rPr>
        <w:t>.</w:t>
      </w:r>
      <w:r w:rsidR="007A45E9" w:rsidRPr="006C03F7">
        <w:rPr>
          <w:rFonts w:cstheme="minorHAnsi"/>
          <w:sz w:val="24"/>
          <w:szCs w:val="24"/>
        </w:rPr>
        <w:t xml:space="preserve"> </w:t>
      </w:r>
      <w:r w:rsidR="00DC6CAE" w:rsidRPr="006C03F7">
        <w:rPr>
          <w:rFonts w:cstheme="minorHAnsi"/>
          <w:sz w:val="24"/>
          <w:szCs w:val="24"/>
        </w:rPr>
        <w:t xml:space="preserve">It has a pronounced basic (cationic) patch on its surface that </w:t>
      </w:r>
      <w:r w:rsidR="00CA40AB" w:rsidRPr="006C03F7">
        <w:rPr>
          <w:rFonts w:cstheme="minorHAnsi"/>
          <w:sz w:val="24"/>
          <w:szCs w:val="24"/>
        </w:rPr>
        <w:t xml:space="preserve">allows it to bind to these </w:t>
      </w:r>
      <w:r w:rsidR="00DC6CAE" w:rsidRPr="006C03F7">
        <w:rPr>
          <w:rFonts w:cstheme="minorHAnsi"/>
          <w:sz w:val="24"/>
          <w:szCs w:val="24"/>
        </w:rPr>
        <w:t xml:space="preserve">ligands </w:t>
      </w:r>
      <w:r w:rsidR="00E34385" w:rsidRPr="006C03F7">
        <w:rPr>
          <w:rFonts w:cstheme="minorHAnsi"/>
          <w:sz w:val="24"/>
          <w:szCs w:val="24"/>
        </w:rPr>
        <w:fldChar w:fldCharType="begin">
          <w:fldData xml:space="preserve">PEVuZE5vdGU+PENpdGU+PEF1dGhvcj5Lb2JlcjwvQXV0aG9yPjxZZWFyPjIwMTc8L1llYXI+PFJl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Lb2JlcjwvQXV0aG9yPjxZZWFyPjIwMTc8L1llYXI+PFJl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E34385" w:rsidRPr="006C03F7">
        <w:rPr>
          <w:rFonts w:cstheme="minorHAnsi"/>
          <w:sz w:val="24"/>
          <w:szCs w:val="24"/>
        </w:rPr>
      </w:r>
      <w:r w:rsidR="00E34385" w:rsidRPr="006C03F7">
        <w:rPr>
          <w:rFonts w:cstheme="minorHAnsi"/>
          <w:sz w:val="24"/>
          <w:szCs w:val="24"/>
        </w:rPr>
        <w:fldChar w:fldCharType="separate"/>
      </w:r>
      <w:r w:rsidR="00C63D87" w:rsidRPr="006C03F7">
        <w:rPr>
          <w:rFonts w:cstheme="minorHAnsi"/>
          <w:noProof/>
          <w:sz w:val="24"/>
          <w:szCs w:val="24"/>
        </w:rPr>
        <w:t>[35]</w:t>
      </w:r>
      <w:r w:rsidR="00E34385" w:rsidRPr="006C03F7">
        <w:rPr>
          <w:rFonts w:cstheme="minorHAnsi"/>
          <w:sz w:val="24"/>
          <w:szCs w:val="24"/>
        </w:rPr>
        <w:fldChar w:fldCharType="end"/>
      </w:r>
      <w:r w:rsidR="00DC6CAE" w:rsidRPr="006C03F7">
        <w:rPr>
          <w:rFonts w:cstheme="minorHAnsi"/>
          <w:sz w:val="24"/>
          <w:szCs w:val="24"/>
        </w:rPr>
        <w:t xml:space="preserve">. </w:t>
      </w:r>
      <w:r w:rsidR="007A45E9" w:rsidRPr="006C03F7">
        <w:rPr>
          <w:rFonts w:cstheme="minorHAnsi"/>
          <w:sz w:val="24"/>
          <w:szCs w:val="24"/>
        </w:rPr>
        <w:t>An important role</w:t>
      </w:r>
      <w:r w:rsidRPr="006C03F7">
        <w:rPr>
          <w:rFonts w:cstheme="minorHAnsi"/>
          <w:sz w:val="24"/>
          <w:szCs w:val="24"/>
        </w:rPr>
        <w:t xml:space="preserve"> </w:t>
      </w:r>
      <w:r w:rsidR="007A45E9" w:rsidRPr="006C03F7">
        <w:rPr>
          <w:rFonts w:cstheme="minorHAnsi"/>
          <w:sz w:val="24"/>
          <w:szCs w:val="24"/>
        </w:rPr>
        <w:t>for TREM2 in amyloid – β pathology and plaque process</w:t>
      </w:r>
      <w:r w:rsidR="00F94041" w:rsidRPr="006C03F7">
        <w:rPr>
          <w:rFonts w:cstheme="minorHAnsi"/>
          <w:sz w:val="24"/>
          <w:szCs w:val="24"/>
        </w:rPr>
        <w:t>ing (amyloidosis)</w:t>
      </w:r>
      <w:r w:rsidR="007A45E9" w:rsidRPr="006C03F7">
        <w:rPr>
          <w:rFonts w:cstheme="minorHAnsi"/>
          <w:sz w:val="24"/>
          <w:szCs w:val="24"/>
        </w:rPr>
        <w:t xml:space="preserve"> by microglia is central to our understanding of dementia </w:t>
      </w:r>
      <w:r w:rsidR="0082381A" w:rsidRPr="006C03F7">
        <w:rPr>
          <w:rFonts w:cstheme="minorHAnsi"/>
          <w:sz w:val="24"/>
          <w:szCs w:val="24"/>
        </w:rPr>
        <w:fldChar w:fldCharType="begin">
          <w:fldData xml:space="preserve">PEVuZE5vdGU+PENpdGU+PEF1dGhvcj5TaGk8L0F1dGhvcj48WWVhcj4yMDE4PC9ZZWFyPjxSZWNO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TaGk8L0F1dGhvcj48WWVhcj4yMDE4PC9ZZWFyPjxSZWNO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82381A" w:rsidRPr="006C03F7">
        <w:rPr>
          <w:rFonts w:cstheme="minorHAnsi"/>
          <w:sz w:val="24"/>
          <w:szCs w:val="24"/>
        </w:rPr>
      </w:r>
      <w:r w:rsidR="0082381A" w:rsidRPr="006C03F7">
        <w:rPr>
          <w:rFonts w:cstheme="minorHAnsi"/>
          <w:sz w:val="24"/>
          <w:szCs w:val="24"/>
        </w:rPr>
        <w:fldChar w:fldCharType="separate"/>
      </w:r>
      <w:r w:rsidR="00C63D87" w:rsidRPr="006C03F7">
        <w:rPr>
          <w:rFonts w:cstheme="minorHAnsi"/>
          <w:noProof/>
          <w:sz w:val="24"/>
          <w:szCs w:val="24"/>
        </w:rPr>
        <w:t>[36]</w:t>
      </w:r>
      <w:r w:rsidR="0082381A" w:rsidRPr="006C03F7">
        <w:rPr>
          <w:rFonts w:cstheme="minorHAnsi"/>
          <w:sz w:val="24"/>
          <w:szCs w:val="24"/>
        </w:rPr>
        <w:fldChar w:fldCharType="end"/>
      </w:r>
      <w:r w:rsidR="000C0126" w:rsidRPr="006C03F7">
        <w:rPr>
          <w:rFonts w:cstheme="minorHAnsi"/>
          <w:noProof/>
          <w:sz w:val="24"/>
          <w:szCs w:val="24"/>
        </w:rPr>
        <w:t xml:space="preserve">; it is reported that TREM2 is a receptor for amyloid β </w:t>
      </w:r>
      <w:r w:rsidR="00267230" w:rsidRPr="006C03F7">
        <w:rPr>
          <w:rFonts w:cstheme="minorHAnsi"/>
          <w:noProof/>
          <w:sz w:val="24"/>
          <w:szCs w:val="24"/>
        </w:rPr>
        <w:fldChar w:fldCharType="begin"/>
      </w:r>
      <w:r w:rsidR="00C63D87" w:rsidRPr="006C03F7">
        <w:rPr>
          <w:rFonts w:cstheme="minorHAnsi"/>
          <w:noProof/>
          <w:sz w:val="24"/>
          <w:szCs w:val="24"/>
        </w:rPr>
        <w:instrText xml:space="preserve"> ADDIN EN.CITE &lt;EndNote&gt;&lt;Cite&gt;&lt;Author&gt;Zhao&lt;/Author&gt;&lt;Year&gt;2018&lt;/Year&gt;&lt;RecNum&gt;54&lt;/RecNum&gt;&lt;DisplayText&gt;[41]&lt;/DisplayText&gt;&lt;record&gt;&lt;rec-number&gt;54&lt;/rec-number&gt;&lt;foreign-keys&gt;&lt;key app="EN" db-id="ztsv5xptb0a029eeartx0aws5xxzzxrxxp2f" timestamp="1656688426"&gt;54&lt;/key&gt;&lt;/foreign-keys&gt;&lt;ref-type name="Journal Article"&gt;17&lt;/ref-type&gt;&lt;contributors&gt;&lt;authors&gt;&lt;author&gt;Zhao, Yingjun&lt;/author&gt;&lt;author&gt;Wu, Xilin&lt;/author&gt;&lt;author&gt;Li, Xiaoguang&lt;/author&gt;&lt;author&gt;Jiang, Lu-Lin&lt;/author&gt;&lt;author&gt;Gui, Xun&lt;/author&gt;&lt;author&gt;Liu, Yan&lt;/author&gt;&lt;author&gt;Sun, Yu&lt;/author&gt;&lt;author&gt;Zhu, Bing&lt;/author&gt;&lt;author&gt;Piña-Crespo, Juan C.&lt;/author&gt;&lt;author&gt;Zhang, Muxian&lt;/author&gt;&lt;author&gt;Zhang, Ningyan&lt;/author&gt;&lt;author&gt;Chen, Xiaochun&lt;/author&gt;&lt;author&gt;Bu, Guojun&lt;/author&gt;&lt;author&gt;An, Zhiqiang&lt;/author&gt;&lt;author&gt;Huang, Timothy Y.&lt;/author&gt;&lt;author&gt;Xu, Huaxi&lt;/author&gt;&lt;/authors&gt;&lt;/contributors&gt;&lt;titles&gt;&lt;title&gt;TREM2 Is a Receptor for β-Amyloid that Mediates Microglial Function&lt;/title&gt;&lt;secondary-title&gt;Neuron&lt;/secondary-title&gt;&lt;/titles&gt;&lt;periodical&gt;&lt;full-title&gt;Neuron&lt;/full-title&gt;&lt;/periodical&gt;&lt;pages&gt;1023-1031.e7&lt;/pages&gt;&lt;volume&gt;97&lt;/volume&gt;&lt;number&gt;5&lt;/number&gt;&lt;keywords&gt;&lt;keyword&gt;Alzheimer’s disease&lt;/keyword&gt;&lt;keyword&gt;Aβ&lt;/keyword&gt;&lt;keyword&gt;TREM2&lt;/keyword&gt;&lt;keyword&gt;neuroinflammation&lt;/keyword&gt;&lt;keyword&gt;microglia&lt;/keyword&gt;&lt;keyword&gt;R47H&lt;/keyword&gt;&lt;/keywords&gt;&lt;dates&gt;&lt;year&gt;2018&lt;/year&gt;&lt;pub-dates&gt;&lt;date&gt;2018/03/07/&lt;/date&gt;&lt;/pub-dates&gt;&lt;/dates&gt;&lt;isbn&gt;0896-6273&lt;/isbn&gt;&lt;urls&gt;&lt;related-urls&gt;&lt;url&gt;https://www.sciencedirect.com/science/article/pii/S0896627318300564&lt;/url&gt;&lt;/related-urls&gt;&lt;/urls&gt;&lt;electronic-resource-num&gt;https://doi.org/10.1016/j.neuron.2018.01.031&lt;/electronic-resource-num&gt;&lt;/record&gt;&lt;/Cite&gt;&lt;/EndNote&gt;</w:instrText>
      </w:r>
      <w:r w:rsidR="00267230" w:rsidRPr="006C03F7">
        <w:rPr>
          <w:rFonts w:cstheme="minorHAnsi"/>
          <w:noProof/>
          <w:sz w:val="24"/>
          <w:szCs w:val="24"/>
        </w:rPr>
        <w:fldChar w:fldCharType="separate"/>
      </w:r>
      <w:r w:rsidR="00C63D87" w:rsidRPr="006C03F7">
        <w:rPr>
          <w:rFonts w:cstheme="minorHAnsi"/>
          <w:noProof/>
          <w:sz w:val="24"/>
          <w:szCs w:val="24"/>
        </w:rPr>
        <w:t>[41]</w:t>
      </w:r>
      <w:r w:rsidR="00267230" w:rsidRPr="006C03F7">
        <w:rPr>
          <w:rFonts w:cstheme="minorHAnsi"/>
          <w:noProof/>
          <w:sz w:val="24"/>
          <w:szCs w:val="24"/>
        </w:rPr>
        <w:fldChar w:fldCharType="end"/>
      </w:r>
      <w:r w:rsidR="00F94041" w:rsidRPr="006C03F7">
        <w:rPr>
          <w:rFonts w:cstheme="minorHAnsi"/>
          <w:sz w:val="24"/>
          <w:szCs w:val="24"/>
        </w:rPr>
        <w:t>.</w:t>
      </w:r>
      <w:r w:rsidR="00EB344E" w:rsidRPr="006C03F7">
        <w:rPr>
          <w:rFonts w:cstheme="minorHAnsi"/>
          <w:sz w:val="24"/>
          <w:szCs w:val="24"/>
        </w:rPr>
        <w:t xml:space="preserve"> </w:t>
      </w:r>
      <w:r w:rsidR="007E29CE" w:rsidRPr="006C03F7">
        <w:rPr>
          <w:rFonts w:cstheme="minorHAnsi"/>
          <w:sz w:val="24"/>
          <w:szCs w:val="24"/>
        </w:rPr>
        <w:t xml:space="preserve">In fact, </w:t>
      </w:r>
      <w:r w:rsidR="00F37C6F" w:rsidRPr="006C03F7">
        <w:rPr>
          <w:rFonts w:cstheme="minorHAnsi"/>
          <w:sz w:val="24"/>
          <w:szCs w:val="24"/>
        </w:rPr>
        <w:t>TREM2 is now a major focus in understanding the accumulation of amyloid β</w:t>
      </w:r>
      <w:r w:rsidR="00C36E56" w:rsidRPr="006C03F7">
        <w:rPr>
          <w:rFonts w:cstheme="minorHAnsi"/>
          <w:sz w:val="24"/>
          <w:szCs w:val="24"/>
        </w:rPr>
        <w:t xml:space="preserve"> in the nervous system</w:t>
      </w:r>
      <w:r w:rsidR="00F03C0F" w:rsidRPr="006C03F7">
        <w:rPr>
          <w:rFonts w:cstheme="minorHAnsi"/>
          <w:sz w:val="24"/>
          <w:szCs w:val="24"/>
        </w:rPr>
        <w:t xml:space="preserve"> </w:t>
      </w:r>
      <w:r w:rsidR="0082381A" w:rsidRPr="006C03F7">
        <w:rPr>
          <w:rFonts w:cstheme="minorHAnsi"/>
          <w:sz w:val="24"/>
          <w:szCs w:val="24"/>
        </w:rPr>
        <w:fldChar w:fldCharType="begin">
          <w:fldData xml:space="preserve">PEVuZE5vdGU+PENpdGU+PEF1dGhvcj5Lb2JlcjwvQXV0aG9yPjxZZWFyPjIwMTc8L1llYXI+PFJl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Lb2JlcjwvQXV0aG9yPjxZZWFyPjIwMTc8L1llYXI+PFJl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82381A" w:rsidRPr="006C03F7">
        <w:rPr>
          <w:rFonts w:cstheme="minorHAnsi"/>
          <w:sz w:val="24"/>
          <w:szCs w:val="24"/>
        </w:rPr>
      </w:r>
      <w:r w:rsidR="0082381A" w:rsidRPr="006C03F7">
        <w:rPr>
          <w:rFonts w:cstheme="minorHAnsi"/>
          <w:sz w:val="24"/>
          <w:szCs w:val="24"/>
        </w:rPr>
        <w:fldChar w:fldCharType="separate"/>
      </w:r>
      <w:r w:rsidR="00C63D87" w:rsidRPr="006C03F7">
        <w:rPr>
          <w:rFonts w:cstheme="minorHAnsi"/>
          <w:noProof/>
          <w:sz w:val="24"/>
          <w:szCs w:val="24"/>
        </w:rPr>
        <w:t>[35-38]</w:t>
      </w:r>
      <w:r w:rsidR="0082381A" w:rsidRPr="006C03F7">
        <w:rPr>
          <w:rFonts w:cstheme="minorHAnsi"/>
          <w:sz w:val="24"/>
          <w:szCs w:val="24"/>
        </w:rPr>
        <w:fldChar w:fldCharType="end"/>
      </w:r>
      <w:r w:rsidR="00C36E56" w:rsidRPr="006C03F7">
        <w:rPr>
          <w:rFonts w:cstheme="minorHAnsi"/>
          <w:sz w:val="24"/>
          <w:szCs w:val="24"/>
        </w:rPr>
        <w:t xml:space="preserve">. </w:t>
      </w:r>
      <w:r w:rsidR="00EB6BF8" w:rsidRPr="006C03F7">
        <w:rPr>
          <w:rFonts w:cstheme="minorHAnsi"/>
          <w:sz w:val="24"/>
          <w:szCs w:val="24"/>
        </w:rPr>
        <w:t xml:space="preserve">A </w:t>
      </w:r>
      <w:r w:rsidRPr="006C03F7">
        <w:rPr>
          <w:rFonts w:cstheme="minorHAnsi"/>
          <w:sz w:val="24"/>
          <w:szCs w:val="24"/>
        </w:rPr>
        <w:t>complex relationship</w:t>
      </w:r>
      <w:r w:rsidR="00EB6BF8" w:rsidRPr="006C03F7">
        <w:rPr>
          <w:rFonts w:cstheme="minorHAnsi"/>
          <w:sz w:val="24"/>
          <w:szCs w:val="24"/>
        </w:rPr>
        <w:t xml:space="preserve"> exists</w:t>
      </w:r>
      <w:r w:rsidRPr="006C03F7">
        <w:rPr>
          <w:rFonts w:cstheme="minorHAnsi"/>
          <w:sz w:val="24"/>
          <w:szCs w:val="24"/>
        </w:rPr>
        <w:t xml:space="preserve"> </w:t>
      </w:r>
      <w:r w:rsidR="002001AB" w:rsidRPr="006C03F7">
        <w:rPr>
          <w:rFonts w:cstheme="minorHAnsi"/>
          <w:sz w:val="24"/>
          <w:szCs w:val="24"/>
        </w:rPr>
        <w:t>between</w:t>
      </w:r>
      <w:r w:rsidRPr="006C03F7">
        <w:rPr>
          <w:rFonts w:cstheme="minorHAnsi"/>
          <w:sz w:val="24"/>
          <w:szCs w:val="24"/>
        </w:rPr>
        <w:t xml:space="preserve"> TREM2 </w:t>
      </w:r>
      <w:r w:rsidR="002001AB" w:rsidRPr="006C03F7">
        <w:rPr>
          <w:rFonts w:cstheme="minorHAnsi"/>
          <w:sz w:val="24"/>
          <w:szCs w:val="24"/>
        </w:rPr>
        <w:t>and</w:t>
      </w:r>
      <w:r w:rsidRPr="006C03F7">
        <w:rPr>
          <w:rFonts w:cstheme="minorHAnsi"/>
          <w:sz w:val="24"/>
          <w:szCs w:val="24"/>
        </w:rPr>
        <w:t xml:space="preserve"> Apolipoprotein E (ApoE)</w:t>
      </w:r>
      <w:r w:rsidR="00BB543D" w:rsidRPr="006C03F7">
        <w:rPr>
          <w:rFonts w:cstheme="minorHAnsi"/>
          <w:sz w:val="24"/>
          <w:szCs w:val="24"/>
        </w:rPr>
        <w:t xml:space="preserve">, the </w:t>
      </w:r>
      <w:r w:rsidR="00AE19CC" w:rsidRPr="006C03F7">
        <w:rPr>
          <w:rFonts w:cstheme="minorHAnsi"/>
          <w:sz w:val="24"/>
          <w:szCs w:val="24"/>
        </w:rPr>
        <w:t>genetic risk factor</w:t>
      </w:r>
      <w:r w:rsidR="00BB543D" w:rsidRPr="006C03F7">
        <w:rPr>
          <w:rFonts w:cstheme="minorHAnsi"/>
          <w:sz w:val="24"/>
          <w:szCs w:val="24"/>
        </w:rPr>
        <w:t xml:space="preserve"> most strongly linked to AD, </w:t>
      </w:r>
      <w:r w:rsidR="00550985" w:rsidRPr="006C03F7">
        <w:rPr>
          <w:rFonts w:cstheme="minorHAnsi"/>
          <w:sz w:val="24"/>
          <w:szCs w:val="24"/>
        </w:rPr>
        <w:fldChar w:fldCharType="begin">
          <w:fldData xml:space="preserve">PEVuZE5vdGU+PENpdGU+PEF1dGhvcj5TaGk8L0F1dGhvcj48WWVhcj4yMDE4PC9ZZWFyPjxSZWNO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TaGk8L0F1dGhvcj48WWVhcj4yMDE4PC9ZZWFyPjxSZWNO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550985" w:rsidRPr="006C03F7">
        <w:rPr>
          <w:rFonts w:cstheme="minorHAnsi"/>
          <w:sz w:val="24"/>
          <w:szCs w:val="24"/>
        </w:rPr>
      </w:r>
      <w:r w:rsidR="00550985" w:rsidRPr="006C03F7">
        <w:rPr>
          <w:rFonts w:cstheme="minorHAnsi"/>
          <w:sz w:val="24"/>
          <w:szCs w:val="24"/>
        </w:rPr>
        <w:fldChar w:fldCharType="separate"/>
      </w:r>
      <w:r w:rsidR="00C63D87" w:rsidRPr="006C03F7">
        <w:rPr>
          <w:rFonts w:cstheme="minorHAnsi"/>
          <w:noProof/>
          <w:sz w:val="24"/>
          <w:szCs w:val="24"/>
        </w:rPr>
        <w:t>[36]</w:t>
      </w:r>
      <w:r w:rsidR="00550985" w:rsidRPr="006C03F7">
        <w:rPr>
          <w:rFonts w:cstheme="minorHAnsi"/>
          <w:sz w:val="24"/>
          <w:szCs w:val="24"/>
        </w:rPr>
        <w:fldChar w:fldCharType="end"/>
      </w:r>
      <w:r w:rsidR="00BB543D" w:rsidRPr="006C03F7">
        <w:rPr>
          <w:rFonts w:cstheme="minorHAnsi"/>
          <w:sz w:val="24"/>
          <w:szCs w:val="24"/>
        </w:rPr>
        <w:t xml:space="preserve"> </w:t>
      </w:r>
      <w:r w:rsidR="00AE3DD6" w:rsidRPr="006C03F7">
        <w:rPr>
          <w:rFonts w:cstheme="minorHAnsi"/>
          <w:sz w:val="24"/>
          <w:szCs w:val="24"/>
        </w:rPr>
        <w:t>with evidence that TREM2 is a</w:t>
      </w:r>
      <w:r w:rsidR="00DA7270" w:rsidRPr="006C03F7">
        <w:rPr>
          <w:rFonts w:cstheme="minorHAnsi"/>
          <w:sz w:val="24"/>
          <w:szCs w:val="24"/>
        </w:rPr>
        <w:t>n</w:t>
      </w:r>
      <w:r w:rsidR="00AE3DD6" w:rsidRPr="006C03F7">
        <w:rPr>
          <w:rFonts w:cstheme="minorHAnsi"/>
          <w:sz w:val="24"/>
          <w:szCs w:val="24"/>
        </w:rPr>
        <w:t xml:space="preserve"> ApoE receptor </w:t>
      </w:r>
      <w:r w:rsidR="00550985" w:rsidRPr="006C03F7">
        <w:rPr>
          <w:rFonts w:cstheme="minorHAnsi"/>
          <w:sz w:val="24"/>
          <w:szCs w:val="24"/>
        </w:rPr>
        <w:fldChar w:fldCharType="begin">
          <w:fldData xml:space="preserve">PEVuZE5vdGU+PENpdGU+PEF1dGhvcj5BdGFnaTwvQXV0aG9yPjxZZWFyPjIwMTU8L1llYXI+PFJl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BdGFnaTwvQXV0aG9yPjxZZWFyPjIwMTU8L1llYXI+PFJl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550985" w:rsidRPr="006C03F7">
        <w:rPr>
          <w:rFonts w:cstheme="minorHAnsi"/>
          <w:sz w:val="24"/>
          <w:szCs w:val="24"/>
        </w:rPr>
      </w:r>
      <w:r w:rsidR="00550985" w:rsidRPr="006C03F7">
        <w:rPr>
          <w:rFonts w:cstheme="minorHAnsi"/>
          <w:sz w:val="24"/>
          <w:szCs w:val="24"/>
        </w:rPr>
        <w:fldChar w:fldCharType="separate"/>
      </w:r>
      <w:r w:rsidR="00C63D87" w:rsidRPr="006C03F7">
        <w:rPr>
          <w:rFonts w:cstheme="minorHAnsi"/>
          <w:noProof/>
          <w:sz w:val="24"/>
          <w:szCs w:val="24"/>
        </w:rPr>
        <w:t>[42, 43]</w:t>
      </w:r>
      <w:r w:rsidR="00550985" w:rsidRPr="006C03F7">
        <w:rPr>
          <w:rFonts w:cstheme="minorHAnsi"/>
          <w:sz w:val="24"/>
          <w:szCs w:val="24"/>
        </w:rPr>
        <w:fldChar w:fldCharType="end"/>
      </w:r>
      <w:r w:rsidR="000137C1" w:rsidRPr="006C03F7">
        <w:rPr>
          <w:rFonts w:cstheme="minorHAnsi"/>
          <w:sz w:val="24"/>
          <w:szCs w:val="24"/>
        </w:rPr>
        <w:t>.</w:t>
      </w:r>
      <w:r w:rsidR="003B5D2D" w:rsidRPr="006C03F7">
        <w:rPr>
          <w:rFonts w:cstheme="minorHAnsi"/>
          <w:noProof/>
          <w:sz w:val="24"/>
          <w:szCs w:val="24"/>
        </w:rPr>
        <w:t xml:space="preserve"> </w:t>
      </w:r>
      <w:r w:rsidR="004617F2" w:rsidRPr="006C03F7">
        <w:rPr>
          <w:rFonts w:cstheme="minorHAnsi"/>
          <w:sz w:val="24"/>
          <w:szCs w:val="24"/>
        </w:rPr>
        <w:t xml:space="preserve">Clearly, there is a complex pattern of interaction involving anionic ligands that will affect microglial function and amyloid processing. </w:t>
      </w:r>
      <w:r w:rsidR="008D5CB8" w:rsidRPr="006C03F7">
        <w:rPr>
          <w:rFonts w:cstheme="minorHAnsi"/>
          <w:sz w:val="24"/>
          <w:szCs w:val="24"/>
        </w:rPr>
        <w:t>T</w:t>
      </w:r>
      <w:r w:rsidR="00D56B0E" w:rsidRPr="006C03F7">
        <w:rPr>
          <w:rFonts w:cstheme="minorHAnsi"/>
          <w:sz w:val="24"/>
          <w:szCs w:val="24"/>
        </w:rPr>
        <w:t xml:space="preserve">he binding of inappropriate anionic ligands to TREM2 as a result of protein glycation </w:t>
      </w:r>
      <w:r w:rsidR="00BD5C64" w:rsidRPr="006C03F7">
        <w:rPr>
          <w:rFonts w:cstheme="minorHAnsi"/>
          <w:sz w:val="24"/>
          <w:szCs w:val="24"/>
        </w:rPr>
        <w:t xml:space="preserve">would </w:t>
      </w:r>
      <w:r w:rsidR="00D56B0E" w:rsidRPr="006C03F7">
        <w:rPr>
          <w:rFonts w:cstheme="minorHAnsi"/>
          <w:sz w:val="24"/>
          <w:szCs w:val="24"/>
        </w:rPr>
        <w:t xml:space="preserve">lead to </w:t>
      </w:r>
      <w:r w:rsidR="00A93430" w:rsidRPr="006C03F7">
        <w:rPr>
          <w:rFonts w:cstheme="minorHAnsi"/>
          <w:sz w:val="24"/>
          <w:szCs w:val="24"/>
        </w:rPr>
        <w:t xml:space="preserve">adverse effects on </w:t>
      </w:r>
      <w:r w:rsidR="00D56B0E" w:rsidRPr="006C03F7">
        <w:rPr>
          <w:rFonts w:cstheme="minorHAnsi"/>
          <w:sz w:val="24"/>
          <w:szCs w:val="24"/>
        </w:rPr>
        <w:t>microglia function</w:t>
      </w:r>
      <w:r w:rsidR="00BD5C64" w:rsidRPr="006C03F7">
        <w:rPr>
          <w:rFonts w:cstheme="minorHAnsi"/>
          <w:sz w:val="24"/>
          <w:szCs w:val="24"/>
        </w:rPr>
        <w:t xml:space="preserve"> and</w:t>
      </w:r>
      <w:r w:rsidR="00D56B0E" w:rsidRPr="006C03F7">
        <w:rPr>
          <w:rFonts w:cstheme="minorHAnsi"/>
          <w:sz w:val="24"/>
          <w:szCs w:val="24"/>
        </w:rPr>
        <w:t xml:space="preserve"> </w:t>
      </w:r>
      <w:r w:rsidR="00040625" w:rsidRPr="006C03F7">
        <w:rPr>
          <w:rFonts w:cstheme="minorHAnsi"/>
          <w:sz w:val="24"/>
          <w:szCs w:val="24"/>
        </w:rPr>
        <w:t>amyloid accumulation. T</w:t>
      </w:r>
      <w:r w:rsidR="00D56B0E" w:rsidRPr="006C03F7">
        <w:rPr>
          <w:rFonts w:cstheme="minorHAnsi"/>
          <w:sz w:val="24"/>
          <w:szCs w:val="24"/>
        </w:rPr>
        <w:t xml:space="preserve">his </w:t>
      </w:r>
      <w:r w:rsidR="00A93430" w:rsidRPr="006C03F7">
        <w:rPr>
          <w:rFonts w:cstheme="minorHAnsi"/>
          <w:sz w:val="24"/>
          <w:szCs w:val="24"/>
        </w:rPr>
        <w:t>altered function</w:t>
      </w:r>
      <w:r w:rsidR="00D56B0E" w:rsidRPr="006C03F7">
        <w:rPr>
          <w:rFonts w:cstheme="minorHAnsi"/>
          <w:sz w:val="24"/>
          <w:szCs w:val="24"/>
        </w:rPr>
        <w:t xml:space="preserve"> may be crucial in the development of dementia</w:t>
      </w:r>
      <w:r w:rsidR="00636CC2" w:rsidRPr="006C03F7">
        <w:rPr>
          <w:rFonts w:cstheme="minorHAnsi"/>
          <w:sz w:val="24"/>
          <w:szCs w:val="24"/>
        </w:rPr>
        <w:t xml:space="preserve">, particularly in the later stages of the disease </w:t>
      </w:r>
      <w:r w:rsidR="00636CC2" w:rsidRPr="006C03F7">
        <w:rPr>
          <w:rFonts w:cstheme="minorHAnsi"/>
          <w:sz w:val="24"/>
          <w:szCs w:val="24"/>
        </w:rPr>
        <w:fldChar w:fldCharType="begin">
          <w:fldData xml:space="preserve">PEVuZE5vdGU+PENpdGU+PEF1dGhvcj5TaGk8L0F1dGhvcj48WWVhcj4yMDE4PC9ZZWFyPjxSZWNO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TaGk8L0F1dGhvcj48WWVhcj4yMDE4PC9ZZWFyPjxSZWNO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636CC2" w:rsidRPr="006C03F7">
        <w:rPr>
          <w:rFonts w:cstheme="minorHAnsi"/>
          <w:sz w:val="24"/>
          <w:szCs w:val="24"/>
        </w:rPr>
      </w:r>
      <w:r w:rsidR="00636CC2" w:rsidRPr="006C03F7">
        <w:rPr>
          <w:rFonts w:cstheme="minorHAnsi"/>
          <w:sz w:val="24"/>
          <w:szCs w:val="24"/>
        </w:rPr>
        <w:fldChar w:fldCharType="separate"/>
      </w:r>
      <w:r w:rsidR="00C63D87" w:rsidRPr="006C03F7">
        <w:rPr>
          <w:rFonts w:cstheme="minorHAnsi"/>
          <w:noProof/>
          <w:sz w:val="24"/>
          <w:szCs w:val="24"/>
        </w:rPr>
        <w:t>[36]</w:t>
      </w:r>
      <w:r w:rsidR="00636CC2" w:rsidRPr="006C03F7">
        <w:rPr>
          <w:rFonts w:cstheme="minorHAnsi"/>
          <w:sz w:val="24"/>
          <w:szCs w:val="24"/>
        </w:rPr>
        <w:fldChar w:fldCharType="end"/>
      </w:r>
      <w:r w:rsidR="00636CC2" w:rsidRPr="006C03F7">
        <w:rPr>
          <w:rFonts w:cstheme="minorHAnsi"/>
          <w:sz w:val="24"/>
          <w:szCs w:val="24"/>
        </w:rPr>
        <w:t xml:space="preserve"> </w:t>
      </w:r>
      <w:r w:rsidR="009A545B" w:rsidRPr="006C03F7">
        <w:rPr>
          <w:rFonts w:cstheme="minorHAnsi"/>
          <w:sz w:val="24"/>
          <w:szCs w:val="24"/>
        </w:rPr>
        <w:t xml:space="preserve">(Figure </w:t>
      </w:r>
      <w:r w:rsidR="00BD5C64" w:rsidRPr="006C03F7">
        <w:rPr>
          <w:rFonts w:cstheme="minorHAnsi"/>
          <w:sz w:val="24"/>
          <w:szCs w:val="24"/>
        </w:rPr>
        <w:t>2</w:t>
      </w:r>
      <w:r w:rsidR="009A545B" w:rsidRPr="006C03F7">
        <w:rPr>
          <w:rFonts w:cstheme="minorHAnsi"/>
          <w:sz w:val="24"/>
          <w:szCs w:val="24"/>
        </w:rPr>
        <w:t>)</w:t>
      </w:r>
      <w:r w:rsidR="00D56B0E" w:rsidRPr="006C03F7">
        <w:rPr>
          <w:rFonts w:cstheme="minorHAnsi"/>
          <w:sz w:val="24"/>
          <w:szCs w:val="24"/>
        </w:rPr>
        <w:t xml:space="preserve">. </w:t>
      </w:r>
      <w:r w:rsidR="00EA7F5F" w:rsidRPr="006C03F7">
        <w:rPr>
          <w:rFonts w:cstheme="minorHAnsi"/>
          <w:sz w:val="24"/>
          <w:szCs w:val="24"/>
        </w:rPr>
        <w:t>The concept of anionic structures binding to TREM2 and affecting its function may have other ramifications. In particular,</w:t>
      </w:r>
      <w:r w:rsidR="009B278D" w:rsidRPr="006C03F7">
        <w:rPr>
          <w:rFonts w:cstheme="minorHAnsi"/>
          <w:sz w:val="24"/>
          <w:szCs w:val="24"/>
        </w:rPr>
        <w:t xml:space="preserve"> a </w:t>
      </w:r>
      <w:r w:rsidR="00F52D4A" w:rsidRPr="006C03F7">
        <w:rPr>
          <w:rFonts w:cstheme="minorHAnsi"/>
          <w:sz w:val="24"/>
          <w:szCs w:val="24"/>
        </w:rPr>
        <w:t xml:space="preserve">possible </w:t>
      </w:r>
      <w:r w:rsidR="006F4B32" w:rsidRPr="006C03F7">
        <w:rPr>
          <w:rFonts w:cstheme="minorHAnsi"/>
          <w:sz w:val="24"/>
          <w:szCs w:val="24"/>
        </w:rPr>
        <w:t>link between</w:t>
      </w:r>
      <w:r w:rsidR="004617F2" w:rsidRPr="006C03F7">
        <w:rPr>
          <w:rFonts w:cstheme="minorHAnsi"/>
          <w:sz w:val="24"/>
          <w:szCs w:val="24"/>
        </w:rPr>
        <w:t xml:space="preserve"> </w:t>
      </w:r>
      <w:r w:rsidR="00550D17" w:rsidRPr="006C03F7">
        <w:rPr>
          <w:rFonts w:cstheme="minorHAnsi"/>
          <w:sz w:val="24"/>
          <w:szCs w:val="24"/>
        </w:rPr>
        <w:t xml:space="preserve">traumatic brain injury (TBI) </w:t>
      </w:r>
      <w:r w:rsidR="006F4B32" w:rsidRPr="006C03F7">
        <w:rPr>
          <w:rFonts w:cstheme="minorHAnsi"/>
          <w:sz w:val="24"/>
          <w:szCs w:val="24"/>
        </w:rPr>
        <w:t>and dementia</w:t>
      </w:r>
      <w:r w:rsidR="00F52D4A" w:rsidRPr="006C03F7">
        <w:rPr>
          <w:rFonts w:cstheme="minorHAnsi"/>
          <w:sz w:val="24"/>
          <w:szCs w:val="24"/>
        </w:rPr>
        <w:t xml:space="preserve"> has been widely discussed</w:t>
      </w:r>
      <w:r w:rsidR="006F4B32" w:rsidRPr="006C03F7">
        <w:rPr>
          <w:rFonts w:cstheme="minorHAnsi"/>
          <w:sz w:val="24"/>
          <w:szCs w:val="24"/>
        </w:rPr>
        <w:t>. Tissue damage within the brain would result in the release of anionic ligands leading to sterile inflammation</w:t>
      </w:r>
      <w:r w:rsidR="0005758A" w:rsidRPr="006C03F7">
        <w:rPr>
          <w:rFonts w:cstheme="minorHAnsi"/>
          <w:sz w:val="24"/>
          <w:szCs w:val="24"/>
        </w:rPr>
        <w:t xml:space="preserve"> </w:t>
      </w:r>
      <w:r w:rsidR="004B7A82" w:rsidRPr="006C03F7">
        <w:rPr>
          <w:rFonts w:cstheme="minorHAnsi"/>
          <w:sz w:val="24"/>
          <w:szCs w:val="24"/>
        </w:rPr>
        <w:fldChar w:fldCharType="begin"/>
      </w:r>
      <w:r w:rsidR="004153ED" w:rsidRPr="006C03F7">
        <w:rPr>
          <w:rFonts w:cstheme="minorHAnsi"/>
          <w:sz w:val="24"/>
          <w:szCs w:val="24"/>
        </w:rPr>
        <w:instrText xml:space="preserve"> ADDIN EN.CITE &lt;EndNote&gt;&lt;Cite&gt;&lt;Author&gt;Chen&lt;/Author&gt;&lt;Year&gt;2010&lt;/Year&gt;&lt;RecNum&gt;49&lt;/RecNum&gt;&lt;DisplayText&gt;[9]&lt;/DisplayText&gt;&lt;record&gt;&lt;rec-number&gt;49&lt;/rec-number&gt;&lt;foreign-keys&gt;&lt;key app="EN" db-id="ztsv5xptb0a029eeartx0aws5xxzzxrxxp2f" timestamp="1656681016"&gt;49&lt;/key&gt;&lt;/foreign-keys&gt;&lt;ref-type name="Journal Article"&gt;17&lt;/ref-type&gt;&lt;contributors&gt;&lt;authors&gt;&lt;author&gt;Chen, Grace Y.&lt;/author&gt;&lt;author&gt;Nuñez, Gabriel&lt;/author&gt;&lt;/authors&gt;&lt;/contributors&gt;&lt;titles&gt;&lt;title&gt;Sterile inflammation: sensing and reacting to damage&lt;/title&gt;&lt;secondary-title&gt;Nature Reviews Immunology&lt;/secondary-title&gt;&lt;/titles&gt;&lt;periodical&gt;&lt;full-title&gt;Nature Reviews Immunology&lt;/full-title&gt;&lt;/periodical&gt;&lt;pages&gt;826-837&lt;/pages&gt;&lt;volume&gt;10&lt;/volume&gt;&lt;number&gt;12&lt;/number&gt;&lt;dates&gt;&lt;year&gt;2010&lt;/year&gt;&lt;pub-dates&gt;&lt;date&gt;2010/12/01&lt;/date&gt;&lt;/pub-dates&gt;&lt;/dates&gt;&lt;isbn&gt;1474-1741&lt;/isbn&gt;&lt;urls&gt;&lt;related-urls&gt;&lt;url&gt;https://doi.org/10.1038/nri2873&lt;/url&gt;&lt;/related-urls&gt;&lt;/urls&gt;&lt;electronic-resource-num&gt;10.1038/nri2873&lt;/electronic-resource-num&gt;&lt;/record&gt;&lt;/Cite&gt;&lt;/EndNote&gt;</w:instrText>
      </w:r>
      <w:r w:rsidR="004B7A82" w:rsidRPr="006C03F7">
        <w:rPr>
          <w:rFonts w:cstheme="minorHAnsi"/>
          <w:sz w:val="24"/>
          <w:szCs w:val="24"/>
        </w:rPr>
        <w:fldChar w:fldCharType="separate"/>
      </w:r>
      <w:r w:rsidR="004153ED" w:rsidRPr="006C03F7">
        <w:rPr>
          <w:rFonts w:cstheme="minorHAnsi"/>
          <w:noProof/>
          <w:sz w:val="24"/>
          <w:szCs w:val="24"/>
        </w:rPr>
        <w:t>[9]</w:t>
      </w:r>
      <w:r w:rsidR="004B7A82" w:rsidRPr="006C03F7">
        <w:rPr>
          <w:rFonts w:cstheme="minorHAnsi"/>
          <w:sz w:val="24"/>
          <w:szCs w:val="24"/>
        </w:rPr>
        <w:fldChar w:fldCharType="end"/>
      </w:r>
      <w:r w:rsidR="007350FE" w:rsidRPr="006C03F7">
        <w:rPr>
          <w:rFonts w:cstheme="minorHAnsi"/>
          <w:sz w:val="24"/>
          <w:szCs w:val="24"/>
        </w:rPr>
        <w:t xml:space="preserve"> </w:t>
      </w:r>
      <w:r w:rsidR="007350FE" w:rsidRPr="006C03F7">
        <w:rPr>
          <w:rFonts w:cstheme="minorHAnsi"/>
          <w:noProof/>
          <w:sz w:val="24"/>
          <w:szCs w:val="24"/>
        </w:rPr>
        <w:t>and the binding of such ligands to TREM2</w:t>
      </w:r>
      <w:r w:rsidR="006F4B32" w:rsidRPr="006C03F7">
        <w:rPr>
          <w:rFonts w:cstheme="minorHAnsi"/>
          <w:sz w:val="24"/>
          <w:szCs w:val="24"/>
        </w:rPr>
        <w:t>. Such a response may adversely affect the functioning of T</w:t>
      </w:r>
      <w:r w:rsidR="001E5C37" w:rsidRPr="006C03F7">
        <w:rPr>
          <w:rFonts w:cstheme="minorHAnsi"/>
          <w:sz w:val="24"/>
          <w:szCs w:val="24"/>
        </w:rPr>
        <w:t>R</w:t>
      </w:r>
      <w:r w:rsidR="006F4B32" w:rsidRPr="006C03F7">
        <w:rPr>
          <w:rFonts w:cstheme="minorHAnsi"/>
          <w:sz w:val="24"/>
          <w:szCs w:val="24"/>
        </w:rPr>
        <w:t>EM2 and amyloid processing</w:t>
      </w:r>
      <w:r w:rsidR="00F52D4A" w:rsidRPr="006C03F7">
        <w:rPr>
          <w:rFonts w:cstheme="minorHAnsi"/>
          <w:sz w:val="24"/>
          <w:szCs w:val="24"/>
        </w:rPr>
        <w:t xml:space="preserve"> leading to dementia</w:t>
      </w:r>
      <w:r w:rsidR="009B278D" w:rsidRPr="006C03F7">
        <w:rPr>
          <w:rFonts w:cstheme="minorHAnsi"/>
          <w:sz w:val="24"/>
          <w:szCs w:val="24"/>
        </w:rPr>
        <w:t xml:space="preserve"> as a result of anionic ligands interacting with TREM2</w:t>
      </w:r>
      <w:r w:rsidR="004005E8" w:rsidRPr="006C03F7">
        <w:rPr>
          <w:rFonts w:cstheme="minorHAnsi"/>
          <w:sz w:val="24"/>
          <w:szCs w:val="24"/>
        </w:rPr>
        <w:t xml:space="preserve"> (Figure 2)</w:t>
      </w:r>
      <w:r w:rsidR="006F4B32" w:rsidRPr="006C03F7">
        <w:rPr>
          <w:rFonts w:cstheme="minorHAnsi"/>
          <w:sz w:val="24"/>
          <w:szCs w:val="24"/>
        </w:rPr>
        <w:t>.</w:t>
      </w:r>
      <w:r w:rsidR="00F83A72" w:rsidRPr="006C03F7">
        <w:rPr>
          <w:rFonts w:cstheme="minorHAnsi"/>
          <w:sz w:val="24"/>
          <w:szCs w:val="24"/>
        </w:rPr>
        <w:t xml:space="preserve"> </w:t>
      </w:r>
    </w:p>
    <w:p w14:paraId="64B0E683" w14:textId="77777777" w:rsidR="0063071C" w:rsidRPr="006C03F7" w:rsidRDefault="0063071C" w:rsidP="00B23243">
      <w:pPr>
        <w:spacing w:line="480" w:lineRule="auto"/>
        <w:jc w:val="both"/>
        <w:rPr>
          <w:rFonts w:cstheme="minorHAnsi"/>
          <w:sz w:val="24"/>
          <w:szCs w:val="24"/>
        </w:rPr>
      </w:pPr>
    </w:p>
    <w:p w14:paraId="79CE5194" w14:textId="4A4BDA8C" w:rsidR="00ED5325" w:rsidRPr="006C03F7" w:rsidRDefault="00830708" w:rsidP="00B23243">
      <w:pPr>
        <w:spacing w:line="480" w:lineRule="auto"/>
        <w:jc w:val="both"/>
        <w:rPr>
          <w:rFonts w:cstheme="minorHAnsi"/>
          <w:b/>
          <w:bCs/>
          <w:sz w:val="24"/>
          <w:szCs w:val="24"/>
        </w:rPr>
      </w:pPr>
      <w:r>
        <w:rPr>
          <w:rFonts w:cstheme="minorHAnsi"/>
          <w:b/>
          <w:bCs/>
          <w:sz w:val="24"/>
          <w:szCs w:val="24"/>
        </w:rPr>
        <w:lastRenderedPageBreak/>
        <w:t xml:space="preserve">4. </w:t>
      </w:r>
      <w:r w:rsidR="00ED5325" w:rsidRPr="006C03F7">
        <w:rPr>
          <w:rFonts w:cstheme="minorHAnsi"/>
          <w:b/>
          <w:bCs/>
          <w:sz w:val="24"/>
          <w:szCs w:val="24"/>
        </w:rPr>
        <w:t>RAGE, LOX-1 and TREM2</w:t>
      </w:r>
    </w:p>
    <w:p w14:paraId="0C6EDF91" w14:textId="4E58D53C" w:rsidR="00F83A72" w:rsidRPr="006C03F7" w:rsidRDefault="00F83A72" w:rsidP="00B23243">
      <w:pPr>
        <w:spacing w:line="480" w:lineRule="auto"/>
        <w:jc w:val="both"/>
        <w:rPr>
          <w:rFonts w:cstheme="minorHAnsi"/>
          <w:sz w:val="24"/>
          <w:szCs w:val="24"/>
        </w:rPr>
      </w:pPr>
      <w:r w:rsidRPr="006C03F7">
        <w:rPr>
          <w:rFonts w:cstheme="minorHAnsi"/>
          <w:sz w:val="24"/>
          <w:szCs w:val="24"/>
        </w:rPr>
        <w:t xml:space="preserve">These two examples of innate immunity have remarkable parallels with the RAGE system </w:t>
      </w:r>
      <w:r w:rsidR="004B7A82" w:rsidRPr="006C03F7">
        <w:rPr>
          <w:rFonts w:cstheme="minorHAnsi"/>
          <w:sz w:val="24"/>
          <w:szCs w:val="24"/>
        </w:rPr>
        <w:fldChar w:fldCharType="begin">
          <w:fldData xml:space="preserve">PEVuZE5vdGU+PENpdGU+PEF1dGhvcj5CaXJ0czwvQXV0aG9yPjxZZWFyPjIwMjE8L1llYXI+PFJl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</w:fldData>
        </w:fldChar>
      </w:r>
      <w:r w:rsidR="004153ED" w:rsidRPr="006C03F7">
        <w:rPr>
          <w:rFonts w:cstheme="minorHAnsi"/>
          <w:sz w:val="24"/>
          <w:szCs w:val="24"/>
        </w:rPr>
        <w:instrText xml:space="preserve"> ADDIN EN.CITE </w:instrText>
      </w:r>
      <w:r w:rsidR="004153ED" w:rsidRPr="006C03F7">
        <w:rPr>
          <w:rFonts w:cstheme="minorHAnsi"/>
          <w:sz w:val="24"/>
          <w:szCs w:val="24"/>
        </w:rPr>
        <w:fldChar w:fldCharType="begin">
          <w:fldData xml:space="preserve">PEVuZE5vdGU+PENpdGU+PEF1dGhvcj5CaXJ0czwvQXV0aG9yPjxZZWFyPjIwMjE8L1llYXI+PFJl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</w:fldData>
        </w:fldChar>
      </w:r>
      <w:r w:rsidR="004153ED" w:rsidRPr="006C03F7">
        <w:rPr>
          <w:rFonts w:cstheme="minorHAnsi"/>
          <w:sz w:val="24"/>
          <w:szCs w:val="24"/>
        </w:rPr>
        <w:instrText xml:space="preserve"> ADDIN EN.CITE.DATA </w:instrText>
      </w:r>
      <w:r w:rsidR="004153ED" w:rsidRPr="006C03F7">
        <w:rPr>
          <w:rFonts w:cstheme="minorHAnsi"/>
          <w:sz w:val="24"/>
          <w:szCs w:val="24"/>
        </w:rPr>
      </w:r>
      <w:r w:rsidR="004153ED" w:rsidRPr="006C03F7">
        <w:rPr>
          <w:rFonts w:cstheme="minorHAnsi"/>
          <w:sz w:val="24"/>
          <w:szCs w:val="24"/>
        </w:rPr>
        <w:fldChar w:fldCharType="end"/>
      </w:r>
      <w:r w:rsidR="004B7A82" w:rsidRPr="006C03F7">
        <w:rPr>
          <w:rFonts w:cstheme="minorHAnsi"/>
          <w:sz w:val="24"/>
          <w:szCs w:val="24"/>
        </w:rPr>
      </w:r>
      <w:r w:rsidR="004B7A82" w:rsidRPr="006C03F7">
        <w:rPr>
          <w:rFonts w:cstheme="minorHAnsi"/>
          <w:sz w:val="24"/>
          <w:szCs w:val="24"/>
        </w:rPr>
        <w:fldChar w:fldCharType="separate"/>
      </w:r>
      <w:r w:rsidR="004153ED" w:rsidRPr="006C03F7">
        <w:rPr>
          <w:rFonts w:cstheme="minorHAnsi"/>
          <w:noProof/>
          <w:sz w:val="24"/>
          <w:szCs w:val="24"/>
        </w:rPr>
        <w:t>[4-6]</w:t>
      </w:r>
      <w:r w:rsidR="004B7A82" w:rsidRPr="006C03F7">
        <w:rPr>
          <w:rFonts w:cstheme="minorHAnsi"/>
          <w:sz w:val="24"/>
          <w:szCs w:val="24"/>
        </w:rPr>
        <w:fldChar w:fldCharType="end"/>
      </w:r>
      <w:r w:rsidRPr="006C03F7">
        <w:rPr>
          <w:rFonts w:cstheme="minorHAnsi"/>
          <w:sz w:val="24"/>
          <w:szCs w:val="24"/>
        </w:rPr>
        <w:t xml:space="preserve"> and the generation of a basal or low-grade inflammatory state. All three receptors have a cationic domain and </w:t>
      </w:r>
      <w:r w:rsidR="004D1172" w:rsidRPr="006C03F7">
        <w:rPr>
          <w:rFonts w:cstheme="minorHAnsi"/>
          <w:sz w:val="24"/>
          <w:szCs w:val="24"/>
        </w:rPr>
        <w:t>can</w:t>
      </w:r>
      <w:r w:rsidRPr="006C03F7">
        <w:rPr>
          <w:rFonts w:cstheme="minorHAnsi"/>
          <w:sz w:val="24"/>
          <w:szCs w:val="24"/>
        </w:rPr>
        <w:t xml:space="preserve"> bind non-specifically </w:t>
      </w:r>
      <w:r w:rsidR="00BD6DD8" w:rsidRPr="006C03F7">
        <w:rPr>
          <w:rFonts w:cstheme="minorHAnsi"/>
          <w:sz w:val="24"/>
          <w:szCs w:val="24"/>
        </w:rPr>
        <w:t xml:space="preserve">via non-specific electrostatic interactions </w:t>
      </w:r>
      <w:r w:rsidRPr="006C03F7">
        <w:rPr>
          <w:rFonts w:cstheme="minorHAnsi"/>
          <w:sz w:val="24"/>
          <w:szCs w:val="24"/>
        </w:rPr>
        <w:t xml:space="preserve">to anion surfaces presented as invading micro-organisms or damaged tissue. </w:t>
      </w:r>
      <w:r w:rsidR="0007704D" w:rsidRPr="006C03F7">
        <w:rPr>
          <w:rFonts w:cstheme="minorHAnsi"/>
          <w:sz w:val="24"/>
          <w:szCs w:val="24"/>
        </w:rPr>
        <w:t>All three</w:t>
      </w:r>
      <w:r w:rsidRPr="006C03F7">
        <w:rPr>
          <w:rFonts w:cstheme="minorHAnsi"/>
          <w:sz w:val="24"/>
          <w:szCs w:val="24"/>
        </w:rPr>
        <w:t xml:space="preserve"> will bind to membranes rich in phosphatidylserine that are characteristic of apoptotic cells.  </w:t>
      </w:r>
      <w:r w:rsidR="0007704D" w:rsidRPr="006C03F7">
        <w:rPr>
          <w:rFonts w:cstheme="minorHAnsi"/>
          <w:sz w:val="24"/>
          <w:szCs w:val="24"/>
        </w:rPr>
        <w:t>In the case of RAGE and LOX-1, b</w:t>
      </w:r>
      <w:r w:rsidRPr="006C03F7">
        <w:rPr>
          <w:rFonts w:cstheme="minorHAnsi"/>
          <w:sz w:val="24"/>
          <w:szCs w:val="24"/>
        </w:rPr>
        <w:t xml:space="preserve">oth receptors show </w:t>
      </w:r>
      <w:r w:rsidR="003E4600" w:rsidRPr="006C03F7">
        <w:rPr>
          <w:rFonts w:cstheme="minorHAnsi"/>
          <w:sz w:val="24"/>
          <w:szCs w:val="24"/>
        </w:rPr>
        <w:t>a</w:t>
      </w:r>
      <w:r w:rsidRPr="006C03F7">
        <w:rPr>
          <w:rFonts w:cstheme="minorHAnsi"/>
          <w:sz w:val="24"/>
          <w:szCs w:val="24"/>
        </w:rPr>
        <w:t xml:space="preserve"> characteristic of positive feedback regulation of gene expression, an unusual characteristic for biological systems</w:t>
      </w:r>
      <w:r w:rsidR="0007704D" w:rsidRPr="006C03F7">
        <w:rPr>
          <w:rFonts w:cstheme="minorHAnsi"/>
          <w:sz w:val="24"/>
          <w:szCs w:val="24"/>
        </w:rPr>
        <w:t xml:space="preserve">. A positive feedback loop has yet to be confirmed for TREM2 expression. </w:t>
      </w:r>
      <w:r w:rsidRPr="006C03F7">
        <w:rPr>
          <w:rFonts w:cstheme="minorHAnsi"/>
          <w:sz w:val="24"/>
          <w:szCs w:val="24"/>
        </w:rPr>
        <w:t xml:space="preserve"> A positive feedback loop in innate immunity may reflect the need of the body to respond rapidly and dramatically to an infection or significant tissue damage before the body is overwhelmed by the insult. Such systems have the potential to produce adverse pathological situations. It should be emphasised that each receptor may generate its own unique pathology as a result of location, RAGE in lung epithelial cells</w:t>
      </w:r>
      <w:r w:rsidR="0007704D" w:rsidRPr="006C03F7">
        <w:rPr>
          <w:rFonts w:cstheme="minorHAnsi"/>
          <w:sz w:val="24"/>
          <w:szCs w:val="24"/>
        </w:rPr>
        <w:t>,</w:t>
      </w:r>
      <w:r w:rsidRPr="006C03F7">
        <w:rPr>
          <w:rFonts w:cstheme="minorHAnsi"/>
          <w:sz w:val="24"/>
          <w:szCs w:val="24"/>
        </w:rPr>
        <w:t xml:space="preserve"> LOX-1 in endothelial cells of the CV system</w:t>
      </w:r>
      <w:r w:rsidR="0007704D" w:rsidRPr="006C03F7">
        <w:rPr>
          <w:rFonts w:cstheme="minorHAnsi"/>
          <w:sz w:val="24"/>
          <w:szCs w:val="24"/>
        </w:rPr>
        <w:t xml:space="preserve"> and </w:t>
      </w:r>
      <w:r w:rsidR="00F95F5D" w:rsidRPr="006C03F7">
        <w:rPr>
          <w:rFonts w:cstheme="minorHAnsi"/>
          <w:sz w:val="24"/>
          <w:szCs w:val="24"/>
        </w:rPr>
        <w:t>TREM2 in microglial cells of the brain.</w:t>
      </w:r>
    </w:p>
    <w:p w14:paraId="0C64A732" w14:textId="3D629A13" w:rsidR="00F83A72" w:rsidRPr="006C03F7" w:rsidRDefault="00F95F5D" w:rsidP="00B23243">
      <w:pPr>
        <w:spacing w:line="480" w:lineRule="auto"/>
        <w:jc w:val="both"/>
        <w:rPr>
          <w:rFonts w:cstheme="minorHAnsi"/>
          <w:sz w:val="24"/>
          <w:szCs w:val="24"/>
        </w:rPr>
      </w:pPr>
      <w:r w:rsidRPr="006C03F7">
        <w:rPr>
          <w:rFonts w:cstheme="minorHAnsi"/>
          <w:sz w:val="24"/>
          <w:szCs w:val="24"/>
        </w:rPr>
        <w:t xml:space="preserve">RAGE, LOX-1 and TREM 2 share </w:t>
      </w:r>
      <w:r w:rsidR="001E5C37" w:rsidRPr="006C03F7">
        <w:rPr>
          <w:rFonts w:cstheme="minorHAnsi"/>
          <w:sz w:val="24"/>
          <w:szCs w:val="24"/>
        </w:rPr>
        <w:t>a</w:t>
      </w:r>
      <w:r w:rsidRPr="006C03F7">
        <w:rPr>
          <w:rFonts w:cstheme="minorHAnsi"/>
          <w:sz w:val="24"/>
          <w:szCs w:val="24"/>
        </w:rPr>
        <w:t xml:space="preserve"> further characteristic, the extracellular region of the receptor can be cleaved by </w:t>
      </w:r>
      <w:r w:rsidR="001F3FCE" w:rsidRPr="006C03F7">
        <w:rPr>
          <w:rFonts w:cstheme="minorHAnsi"/>
          <w:sz w:val="24"/>
          <w:szCs w:val="24"/>
        </w:rPr>
        <w:t>a</w:t>
      </w:r>
      <w:r w:rsidRPr="006C03F7">
        <w:rPr>
          <w:rFonts w:cstheme="minorHAnsi"/>
          <w:sz w:val="24"/>
          <w:szCs w:val="24"/>
        </w:rPr>
        <w:t xml:space="preserve"> </w:t>
      </w:r>
      <w:r w:rsidR="001F3FCE" w:rsidRPr="006C03F7">
        <w:rPr>
          <w:rFonts w:cstheme="minorHAnsi"/>
          <w:sz w:val="24"/>
          <w:szCs w:val="24"/>
        </w:rPr>
        <w:t>d</w:t>
      </w:r>
      <w:r w:rsidR="00267C88" w:rsidRPr="006C03F7">
        <w:rPr>
          <w:rFonts w:cstheme="minorHAnsi"/>
          <w:sz w:val="24"/>
          <w:szCs w:val="24"/>
        </w:rPr>
        <w:t xml:space="preserve">isintegrin </w:t>
      </w:r>
      <w:r w:rsidR="00015FB5" w:rsidRPr="006C03F7">
        <w:rPr>
          <w:rFonts w:cstheme="minorHAnsi"/>
          <w:sz w:val="24"/>
          <w:szCs w:val="24"/>
        </w:rPr>
        <w:t>a</w:t>
      </w:r>
      <w:r w:rsidR="00267C88" w:rsidRPr="006C03F7">
        <w:rPr>
          <w:rFonts w:cstheme="minorHAnsi"/>
          <w:sz w:val="24"/>
          <w:szCs w:val="24"/>
        </w:rPr>
        <w:t xml:space="preserve">nd </w:t>
      </w:r>
      <w:r w:rsidR="00015FB5" w:rsidRPr="006C03F7">
        <w:rPr>
          <w:rFonts w:cstheme="minorHAnsi"/>
          <w:sz w:val="24"/>
          <w:szCs w:val="24"/>
        </w:rPr>
        <w:t>m</w:t>
      </w:r>
      <w:r w:rsidR="00267C88" w:rsidRPr="006C03F7">
        <w:rPr>
          <w:rFonts w:cstheme="minorHAnsi"/>
          <w:sz w:val="24"/>
          <w:szCs w:val="24"/>
        </w:rPr>
        <w:t>etalloprotease (</w:t>
      </w:r>
      <w:r w:rsidR="00237E14" w:rsidRPr="006C03F7">
        <w:rPr>
          <w:rFonts w:cstheme="minorHAnsi"/>
          <w:sz w:val="24"/>
          <w:szCs w:val="24"/>
        </w:rPr>
        <w:t>ADAM</w:t>
      </w:r>
      <w:r w:rsidR="00267C88" w:rsidRPr="006C03F7">
        <w:rPr>
          <w:rFonts w:cstheme="minorHAnsi"/>
          <w:sz w:val="24"/>
          <w:szCs w:val="24"/>
        </w:rPr>
        <w:t>)</w:t>
      </w:r>
      <w:r w:rsidR="0012395F" w:rsidRPr="006C03F7">
        <w:rPr>
          <w:rFonts w:cstheme="minorHAnsi"/>
          <w:sz w:val="24"/>
          <w:szCs w:val="24"/>
        </w:rPr>
        <w:t xml:space="preserve">, in particular ADAM10, </w:t>
      </w:r>
      <w:r w:rsidRPr="006C03F7">
        <w:rPr>
          <w:rFonts w:cstheme="minorHAnsi"/>
          <w:sz w:val="24"/>
          <w:szCs w:val="24"/>
        </w:rPr>
        <w:t xml:space="preserve"> to generate sRAGE</w:t>
      </w:r>
      <w:r w:rsidR="00267C88" w:rsidRPr="006C03F7">
        <w:rPr>
          <w:rFonts w:cstheme="minorHAnsi"/>
          <w:sz w:val="24"/>
          <w:szCs w:val="24"/>
        </w:rPr>
        <w:t xml:space="preserve"> </w:t>
      </w:r>
      <w:r w:rsidR="00B0446A" w:rsidRPr="006C03F7">
        <w:rPr>
          <w:rFonts w:cstheme="minorHAnsi"/>
          <w:sz w:val="24"/>
          <w:szCs w:val="24"/>
        </w:rPr>
        <w:fldChar w:fldCharType="begin"/>
      </w:r>
      <w:r w:rsidR="00C63D87" w:rsidRPr="006C03F7">
        <w:rPr>
          <w:rFonts w:cstheme="minorHAnsi"/>
          <w:sz w:val="24"/>
          <w:szCs w:val="24"/>
        </w:rPr>
        <w:instrText xml:space="preserve"> ADDIN EN.CITE &lt;EndNote&gt;&lt;Cite&gt;&lt;Author&gt;Braley&lt;/Author&gt;&lt;Year&gt;2016&lt;/Year&gt;&lt;RecNum&gt;51&lt;/RecNum&gt;&lt;DisplayText&gt;[44]&lt;/DisplayText&gt;&lt;record&gt;&lt;rec-number&gt;51&lt;/rec-number&gt;&lt;foreign-keys&gt;&lt;key app="EN" db-id="ztsv5xptb0a029eeartx0aws5xxzzxrxxp2f" timestamp="1656681322"&gt;51&lt;/key&gt;&lt;/foreign-keys&gt;&lt;ref-type name="Journal Article"&gt;17&lt;/ref-type&gt;&lt;contributors&gt;&lt;authors&gt;&lt;author&gt;Braley, Alex&lt;/author&gt;&lt;author&gt;Kwak, Taekyoung&lt;/author&gt;&lt;author&gt;Jules, Joel&lt;/author&gt;&lt;author&gt;Harja, Evis&lt;/author&gt;&lt;author&gt;Landgraf, Ralf&lt;/author&gt;&lt;author&gt;Hudson, Barry I.&lt;/author&gt;&lt;/authors&gt;&lt;/contributors&gt;&lt;titles&gt;&lt;title&gt;Regulation of Receptor for Advanced Glycation End Products (RAGE) Ectodomain Shedding and Its Role in Cell Function*&lt;/title&gt;&lt;secondary-title&gt;Journal of Biological Chemistry&lt;/secondary-title&gt;&lt;/titles&gt;&lt;periodical&gt;&lt;full-title&gt;Journal of Biological Chemistry&lt;/full-title&gt;&lt;/periodical&gt;&lt;pages&gt;12057-12073&lt;/pages&gt;&lt;volume&gt;291&lt;/volume&gt;&lt;number&gt;23&lt;/number&gt;&lt;keywords&gt;&lt;keyword&gt;ADAM&lt;/keyword&gt;&lt;keyword&gt;cell migration&lt;/keyword&gt;&lt;keyword&gt;cell signaling&lt;/keyword&gt;&lt;keyword&gt;matrix metalloproteinase (MMP)&lt;/keyword&gt;&lt;keyword&gt;receptor for advanced glycation end products (RAGE)&lt;/keyword&gt;&lt;keyword&gt;S100 proteins&lt;/keyword&gt;&lt;keyword&gt;ectodomain shedding&lt;/keyword&gt;&lt;/keywords&gt;&lt;dates&gt;&lt;year&gt;2016&lt;/year&gt;&lt;pub-dates&gt;&lt;date&gt;2016/06/03/&lt;/date&gt;&lt;/pub-dates&gt;&lt;/dates&gt;&lt;isbn&gt;0021-9258&lt;/isbn&gt;&lt;urls&gt;&lt;related-urls&gt;&lt;url&gt;https://www.sciencedirect.com/science/article/pii/S0021925820355873&lt;/url&gt;&lt;/related-urls&gt;&lt;/urls&gt;&lt;electronic-resource-num&gt;https://doi.org/10.1074/jbc.M115.702399&lt;/electronic-resource-num&gt;&lt;/record&gt;&lt;/Cite&gt;&lt;/EndNote&gt;</w:instrText>
      </w:r>
      <w:r w:rsidR="00B0446A" w:rsidRPr="006C03F7">
        <w:rPr>
          <w:rFonts w:cstheme="minorHAnsi"/>
          <w:sz w:val="24"/>
          <w:szCs w:val="24"/>
        </w:rPr>
        <w:fldChar w:fldCharType="separate"/>
      </w:r>
      <w:r w:rsidR="00C63D87" w:rsidRPr="006C03F7">
        <w:rPr>
          <w:rFonts w:cstheme="minorHAnsi"/>
          <w:noProof/>
          <w:sz w:val="24"/>
          <w:szCs w:val="24"/>
        </w:rPr>
        <w:t>[44]</w:t>
      </w:r>
      <w:r w:rsidR="00B0446A" w:rsidRPr="006C03F7">
        <w:rPr>
          <w:rFonts w:cstheme="minorHAnsi"/>
          <w:sz w:val="24"/>
          <w:szCs w:val="24"/>
        </w:rPr>
        <w:fldChar w:fldCharType="end"/>
      </w:r>
      <w:r w:rsidR="00267C88" w:rsidRPr="006C03F7">
        <w:rPr>
          <w:rFonts w:cstheme="minorHAnsi"/>
          <w:sz w:val="24"/>
          <w:szCs w:val="24"/>
        </w:rPr>
        <w:t xml:space="preserve"> </w:t>
      </w:r>
      <w:r w:rsidRPr="006C03F7">
        <w:rPr>
          <w:rFonts w:cstheme="minorHAnsi"/>
          <w:sz w:val="24"/>
          <w:szCs w:val="24"/>
        </w:rPr>
        <w:t xml:space="preserve">sLOX-1 </w:t>
      </w:r>
      <w:r w:rsidR="00B0446A" w:rsidRPr="006C03F7">
        <w:rPr>
          <w:rFonts w:cstheme="minorHAnsi"/>
          <w:sz w:val="24"/>
          <w:szCs w:val="24"/>
        </w:rPr>
        <w:fldChar w:fldCharType="begin"/>
      </w:r>
      <w:r w:rsidR="00C63D87" w:rsidRPr="006C03F7">
        <w:rPr>
          <w:rFonts w:cstheme="minorHAnsi"/>
          <w:sz w:val="24"/>
          <w:szCs w:val="24"/>
        </w:rPr>
        <w:instrText xml:space="preserve"> ADDIN EN.CITE &lt;EndNote&gt;&lt;Cite&gt;&lt;Author&gt;Mitsuoka&lt;/Author&gt;&lt;Year&gt;2009&lt;/Year&gt;&lt;RecNum&gt;52&lt;/RecNum&gt;&lt;DisplayText&gt;[45]&lt;/DisplayText&gt;&lt;record&gt;&lt;rec-number&gt;52&lt;/rec-number&gt;&lt;foreign-keys&gt;&lt;key app="EN" db-id="ztsv5xptb0a029eeartx0aws5xxzzxrxxp2f" timestamp="1656681529"&gt;52&lt;/key&gt;&lt;/foreign-keys&gt;&lt;ref-type name="Journal Article"&gt;17&lt;/ref-type&gt;&lt;contributors&gt;&lt;authors&gt;&lt;author&gt;Mitsuoka, Hirokazu&lt;/author&gt;&lt;author&gt;Kume, Noriaki&lt;/author&gt;&lt;author&gt;Hayashida, Kazutaka&lt;/author&gt;&lt;author&gt;Inui-Hayashiada, Atsuko&lt;/author&gt;&lt;author&gt;Aramaki, Yo&lt;/author&gt;&lt;author&gt;Toyohara, Masako&lt;/author&gt;&lt;author&gt;Jinnai, Toshikazu&lt;/author&gt;&lt;author&gt;Nishi, Eiichiro&lt;/author&gt;&lt;author&gt;Kita, Toru&lt;/author&gt;&lt;/authors&gt;&lt;/contributors&gt;&lt;titles&gt;&lt;title&gt;Interleukin 18 stimulates release of soluble lectin-like oxidized LDL receptor-1 (sLOX-1)&lt;/title&gt;&lt;secondary-title&gt;Atherosclerosis&lt;/secondary-title&gt;&lt;/titles&gt;&lt;periodical&gt;&lt;full-title&gt;Atherosclerosis&lt;/full-title&gt;&lt;/periodical&gt;&lt;pages&gt;176-182&lt;/pages&gt;&lt;volume&gt;202&lt;/volume&gt;&lt;number&gt;1&lt;/number&gt;&lt;keywords&gt;&lt;keyword&gt;Acute coronary syndrome&lt;/keyword&gt;&lt;keyword&gt;Plaque rupture&lt;/keyword&gt;&lt;keyword&gt;Vulnerable plaque&lt;/keyword&gt;&lt;keyword&gt;Cytokines&lt;/keyword&gt;&lt;keyword&gt;Inflammation&lt;/keyword&gt;&lt;keyword&gt;Proteases&lt;/keyword&gt;&lt;keyword&gt;Shedding&lt;/keyword&gt;&lt;/keywords&gt;&lt;dates&gt;&lt;year&gt;2009&lt;/year&gt;&lt;pub-dates&gt;&lt;date&gt;2009/01/01/&lt;/date&gt;&lt;/pub-dates&gt;&lt;/dates&gt;&lt;isbn&gt;0021-9150&lt;/isbn&gt;&lt;urls&gt;&lt;related-urls&gt;&lt;url&gt;https://www.sciencedirect.com/science/article/pii/S0021915008002396&lt;/url&gt;&lt;/related-urls&gt;&lt;/urls&gt;&lt;electronic-resource-num&gt;https://doi.org/10.1016/j.atherosclerosis.2008.04.002&lt;/electronic-resource-num&gt;&lt;/record&gt;&lt;/Cite&gt;&lt;/EndNote&gt;</w:instrText>
      </w:r>
      <w:r w:rsidR="00B0446A" w:rsidRPr="006C03F7">
        <w:rPr>
          <w:rFonts w:cstheme="minorHAnsi"/>
          <w:sz w:val="24"/>
          <w:szCs w:val="24"/>
        </w:rPr>
        <w:fldChar w:fldCharType="separate"/>
      </w:r>
      <w:r w:rsidR="00C63D87" w:rsidRPr="006C03F7">
        <w:rPr>
          <w:rFonts w:cstheme="minorHAnsi"/>
          <w:noProof/>
          <w:sz w:val="24"/>
          <w:szCs w:val="24"/>
        </w:rPr>
        <w:t>[45]</w:t>
      </w:r>
      <w:r w:rsidR="00B0446A" w:rsidRPr="006C03F7">
        <w:rPr>
          <w:rFonts w:cstheme="minorHAnsi"/>
          <w:sz w:val="24"/>
          <w:szCs w:val="24"/>
        </w:rPr>
        <w:fldChar w:fldCharType="end"/>
      </w:r>
      <w:r w:rsidR="004B0EDC" w:rsidRPr="006C03F7">
        <w:rPr>
          <w:rFonts w:cstheme="minorHAnsi"/>
          <w:sz w:val="24"/>
          <w:szCs w:val="24"/>
        </w:rPr>
        <w:t xml:space="preserve"> </w:t>
      </w:r>
      <w:r w:rsidRPr="006C03F7">
        <w:rPr>
          <w:rFonts w:cstheme="minorHAnsi"/>
          <w:sz w:val="24"/>
          <w:szCs w:val="24"/>
        </w:rPr>
        <w:t xml:space="preserve">and sTREM2 </w:t>
      </w:r>
      <w:r w:rsidR="005F2D32" w:rsidRPr="006C03F7">
        <w:rPr>
          <w:rFonts w:cstheme="minorHAnsi"/>
          <w:sz w:val="24"/>
          <w:szCs w:val="24"/>
        </w:rPr>
        <w:fldChar w:fldCharType="begin"/>
      </w:r>
      <w:r w:rsidR="00C63D87" w:rsidRPr="006C03F7">
        <w:rPr>
          <w:rFonts w:cstheme="minorHAnsi"/>
          <w:sz w:val="24"/>
          <w:szCs w:val="24"/>
        </w:rPr>
        <w:instrText xml:space="preserve"> ADDIN EN.CITE &lt;EndNote&gt;&lt;Cite&gt;&lt;Author&gt;Thornton&lt;/Author&gt;&lt;Year&gt;2017&lt;/Year&gt;&lt;RecNum&gt;53&lt;/RecNum&gt;&lt;DisplayText&gt;[46]&lt;/DisplayText&gt;&lt;record&gt;&lt;rec-number&gt;53&lt;/rec-number&gt;&lt;foreign-keys&gt;&lt;key app="EN" db-id="ztsv5xptb0a029eeartx0aws5xxzzxrxxp2f" timestamp="1656681707"&gt;53&lt;/key&gt;&lt;/foreign-keys&gt;&lt;ref-type name="Journal Article"&gt;17&lt;/ref-type&gt;&lt;contributors&gt;&lt;authors&gt;&lt;author&gt;Thornton, Peter&lt;/author&gt;&lt;author&gt;Sevalle, Jean&lt;/author&gt;&lt;author&gt;Deery, Michael J&lt;/author&gt;&lt;author&gt;Fraser, Graham&lt;/author&gt;&lt;author&gt;Zhou, Ye&lt;/author&gt;&lt;author&gt;Ståhl, Sara&lt;/author&gt;&lt;author&gt;Franssen, Elske H&lt;/author&gt;&lt;author&gt;Dodd, Roger B&lt;/author&gt;&lt;author&gt;Qamar, Seema&lt;/author&gt;&lt;author&gt;Gomez Perez-Nievas, Beatriz&lt;/author&gt;&lt;author&gt;Nicol, Louise SC&lt;/author&gt;&lt;author&gt;Eketjäll, Susanna&lt;/author&gt;&lt;author&gt;Revell, Jefferson&lt;/author&gt;&lt;author&gt;Jones, Clare&lt;/author&gt;&lt;author&gt;Billinton, Andrew&lt;/author&gt;&lt;author&gt;St George-Hyslop, Peter H&lt;/author&gt;&lt;author&gt;Chessell, Iain&lt;/author&gt;&lt;author&gt;Crowther, Damian C&lt;/author&gt;&lt;/authors&gt;&lt;/contributors&gt;&lt;titles&gt;&lt;title&gt;TREM2 shedding by cleavage at the H157-S158 bond is accelerated for the Alzheimer&amp;apos;s disease-associated H157Y variant&lt;/title&gt;&lt;secondary-title&gt;EMBO Molecular Medicine&lt;/secondary-title&gt;&lt;/titles&gt;&lt;periodical&gt;&lt;full-title&gt;EMBO Molecular Medicine&lt;/full-title&gt;&lt;/periodical&gt;&lt;pages&gt;1366-1378&lt;/pages&gt;&lt;volume&gt;9&lt;/volume&gt;&lt;number&gt;10&lt;/number&gt;&lt;dates&gt;&lt;year&gt;2017&lt;/year&gt;&lt;/dates&gt;&lt;isbn&gt;1757-4676&lt;/isbn&gt;&lt;urls&gt;&lt;related-urls&gt;&lt;url&gt;https://www.embopress.org/doi/abs/10.15252/emmm.201707673&lt;/url&gt;&lt;/related-urls&gt;&lt;/urls&gt;&lt;electronic-resource-num&gt;https://doi.org/10.15252/emmm.201707673&lt;/electronic-resource-num&gt;&lt;/record&gt;&lt;/Cite&gt;&lt;/EndNote&gt;</w:instrText>
      </w:r>
      <w:r w:rsidR="005F2D32" w:rsidRPr="006C03F7">
        <w:rPr>
          <w:rFonts w:cstheme="minorHAnsi"/>
          <w:sz w:val="24"/>
          <w:szCs w:val="24"/>
        </w:rPr>
        <w:fldChar w:fldCharType="separate"/>
      </w:r>
      <w:r w:rsidR="00C63D87" w:rsidRPr="006C03F7">
        <w:rPr>
          <w:rFonts w:cstheme="minorHAnsi"/>
          <w:noProof/>
          <w:sz w:val="24"/>
          <w:szCs w:val="24"/>
        </w:rPr>
        <w:t>[46]</w:t>
      </w:r>
      <w:r w:rsidR="005F2D32" w:rsidRPr="006C03F7">
        <w:rPr>
          <w:rFonts w:cstheme="minorHAnsi"/>
          <w:sz w:val="24"/>
          <w:szCs w:val="24"/>
        </w:rPr>
        <w:fldChar w:fldCharType="end"/>
      </w:r>
      <w:r w:rsidR="001E5C37" w:rsidRPr="006C03F7">
        <w:rPr>
          <w:rFonts w:cstheme="minorHAnsi"/>
          <w:sz w:val="24"/>
          <w:szCs w:val="24"/>
        </w:rPr>
        <w:t xml:space="preserve"> </w:t>
      </w:r>
      <w:r w:rsidRPr="006C03F7">
        <w:rPr>
          <w:rFonts w:cstheme="minorHAnsi"/>
          <w:sz w:val="24"/>
          <w:szCs w:val="24"/>
        </w:rPr>
        <w:t>respectively.</w:t>
      </w:r>
      <w:r w:rsidR="00F92B85" w:rsidRPr="006C03F7">
        <w:rPr>
          <w:rFonts w:cstheme="minorHAnsi"/>
          <w:sz w:val="24"/>
          <w:szCs w:val="24"/>
        </w:rPr>
        <w:t xml:space="preserve"> In all cases the soluble form of the receptor is still able to bind anionic ligands but the precise physi</w:t>
      </w:r>
      <w:r w:rsidR="00303132" w:rsidRPr="006C03F7">
        <w:rPr>
          <w:rFonts w:cstheme="minorHAnsi"/>
          <w:sz w:val="24"/>
          <w:szCs w:val="24"/>
        </w:rPr>
        <w:t>o</w:t>
      </w:r>
      <w:r w:rsidR="00F92B85" w:rsidRPr="006C03F7">
        <w:rPr>
          <w:rFonts w:cstheme="minorHAnsi"/>
          <w:sz w:val="24"/>
          <w:szCs w:val="24"/>
        </w:rPr>
        <w:t>logi</w:t>
      </w:r>
      <w:r w:rsidR="00A55BD1" w:rsidRPr="006C03F7">
        <w:rPr>
          <w:rFonts w:cstheme="minorHAnsi"/>
          <w:sz w:val="24"/>
          <w:szCs w:val="24"/>
        </w:rPr>
        <w:t>c</w:t>
      </w:r>
      <w:r w:rsidR="00F92B85" w:rsidRPr="006C03F7">
        <w:rPr>
          <w:rFonts w:cstheme="minorHAnsi"/>
          <w:sz w:val="24"/>
          <w:szCs w:val="24"/>
        </w:rPr>
        <w:t>al role(s) of these soluble receptors remain</w:t>
      </w:r>
      <w:r w:rsidR="00303132" w:rsidRPr="006C03F7">
        <w:rPr>
          <w:rFonts w:cstheme="minorHAnsi"/>
          <w:sz w:val="24"/>
          <w:szCs w:val="24"/>
        </w:rPr>
        <w:t>s</w:t>
      </w:r>
      <w:r w:rsidR="00F92B85" w:rsidRPr="006C03F7">
        <w:rPr>
          <w:rFonts w:cstheme="minorHAnsi"/>
          <w:sz w:val="24"/>
          <w:szCs w:val="24"/>
        </w:rPr>
        <w:t xml:space="preserve"> </w:t>
      </w:r>
      <w:r w:rsidR="00A46795" w:rsidRPr="006C03F7">
        <w:rPr>
          <w:rFonts w:cstheme="minorHAnsi"/>
          <w:sz w:val="24"/>
          <w:szCs w:val="24"/>
        </w:rPr>
        <w:t>to be determined</w:t>
      </w:r>
      <w:r w:rsidR="00D9030D" w:rsidRPr="006C03F7">
        <w:rPr>
          <w:rFonts w:cstheme="minorHAnsi"/>
          <w:sz w:val="24"/>
          <w:szCs w:val="24"/>
        </w:rPr>
        <w:t xml:space="preserve"> but could be linked to the down regulation of </w:t>
      </w:r>
      <w:r w:rsidR="004A4E49" w:rsidRPr="006C03F7">
        <w:rPr>
          <w:rFonts w:cstheme="minorHAnsi"/>
          <w:sz w:val="24"/>
          <w:szCs w:val="24"/>
        </w:rPr>
        <w:t>the receptor</w:t>
      </w:r>
      <w:r w:rsidR="00303132" w:rsidRPr="006C03F7">
        <w:rPr>
          <w:rFonts w:cstheme="minorHAnsi"/>
          <w:sz w:val="24"/>
          <w:szCs w:val="24"/>
        </w:rPr>
        <w:t>.</w:t>
      </w:r>
      <w:r w:rsidR="00F92B85" w:rsidRPr="006C03F7">
        <w:rPr>
          <w:rFonts w:cstheme="minorHAnsi"/>
          <w:sz w:val="24"/>
          <w:szCs w:val="24"/>
        </w:rPr>
        <w:t xml:space="preserve"> </w:t>
      </w:r>
      <w:r w:rsidR="00C06B86" w:rsidRPr="006C03F7">
        <w:rPr>
          <w:rFonts w:cstheme="minorHAnsi"/>
          <w:sz w:val="24"/>
          <w:szCs w:val="24"/>
        </w:rPr>
        <w:t xml:space="preserve">They are useful biomarkers </w:t>
      </w:r>
      <w:r w:rsidR="00A15CFA" w:rsidRPr="006C03F7">
        <w:rPr>
          <w:rFonts w:cstheme="minorHAnsi"/>
          <w:sz w:val="24"/>
          <w:szCs w:val="24"/>
        </w:rPr>
        <w:t>for assessing levels of the cell-associated receptor</w:t>
      </w:r>
      <w:r w:rsidR="00303132" w:rsidRPr="006C03F7">
        <w:rPr>
          <w:rFonts w:cstheme="minorHAnsi"/>
          <w:sz w:val="24"/>
          <w:szCs w:val="24"/>
        </w:rPr>
        <w:t>.</w:t>
      </w:r>
      <w:r w:rsidR="00C06B86" w:rsidRPr="006C03F7">
        <w:rPr>
          <w:rFonts w:cstheme="minorHAnsi"/>
          <w:sz w:val="24"/>
          <w:szCs w:val="24"/>
        </w:rPr>
        <w:t xml:space="preserve"> </w:t>
      </w:r>
      <w:r w:rsidR="00F92B85" w:rsidRPr="006C03F7">
        <w:rPr>
          <w:rFonts w:cstheme="minorHAnsi"/>
          <w:sz w:val="24"/>
          <w:szCs w:val="24"/>
        </w:rPr>
        <w:t xml:space="preserve">                                                                                                                                                                                                                                                                                                                          </w:t>
      </w:r>
    </w:p>
    <w:p w14:paraId="53D2113E" w14:textId="2C6410C4" w:rsidR="007A5703" w:rsidRPr="006C03F7" w:rsidRDefault="007A5703" w:rsidP="007A5703">
      <w:pPr>
        <w:spacing w:line="480" w:lineRule="auto"/>
        <w:jc w:val="both"/>
        <w:rPr>
          <w:rFonts w:cstheme="minorHAnsi"/>
          <w:sz w:val="24"/>
          <w:szCs w:val="24"/>
        </w:rPr>
      </w:pPr>
      <w:r w:rsidRPr="006C03F7">
        <w:rPr>
          <w:rFonts w:cstheme="minorHAnsi"/>
          <w:sz w:val="24"/>
          <w:szCs w:val="24"/>
        </w:rPr>
        <w:t xml:space="preserve">The similarities of these receptors raise the possibility that anionic LDL could also be a ligand for TREM2 and RAGE. Anionic LDL is possibly the only established example of an abundant </w:t>
      </w:r>
      <w:r w:rsidRPr="006C03F7">
        <w:rPr>
          <w:rFonts w:cstheme="minorHAnsi"/>
          <w:sz w:val="24"/>
          <w:szCs w:val="24"/>
        </w:rPr>
        <w:lastRenderedPageBreak/>
        <w:t>extra-cellular protein that changes its charge as a result of protein modification. Moreover, the high concentration of LDL in the circulati</w:t>
      </w:r>
      <w:r w:rsidR="002C7A29" w:rsidRPr="006C03F7">
        <w:rPr>
          <w:rFonts w:cstheme="minorHAnsi"/>
          <w:sz w:val="24"/>
          <w:szCs w:val="24"/>
        </w:rPr>
        <w:t>ng</w:t>
      </w:r>
      <w:r w:rsidRPr="006C03F7">
        <w:rPr>
          <w:rFonts w:cstheme="minorHAnsi"/>
          <w:sz w:val="24"/>
          <w:szCs w:val="24"/>
        </w:rPr>
        <w:t xml:space="preserve"> serum protein would mean that chemical modification by protein glycation and other mechanisms would result in significant concentrations of LDL (-) being generated, 0.5 to 9.8% of total LDL</w:t>
      </w:r>
      <w:r w:rsidR="001C2A3E" w:rsidRPr="006C03F7">
        <w:rPr>
          <w:rFonts w:cstheme="minorHAnsi"/>
          <w:sz w:val="24"/>
          <w:szCs w:val="24"/>
        </w:rPr>
        <w:t xml:space="preserve"> </w:t>
      </w:r>
      <w:r w:rsidR="001C2A3E" w:rsidRPr="006C03F7">
        <w:rPr>
          <w:rFonts w:cstheme="minorHAnsi"/>
          <w:sz w:val="24"/>
          <w:szCs w:val="24"/>
        </w:rPr>
        <w:fldChar w:fldCharType="begin"/>
      </w:r>
      <w:r w:rsidR="0023244F" w:rsidRPr="006C03F7">
        <w:rPr>
          <w:rFonts w:cstheme="minorHAnsi"/>
          <w:sz w:val="24"/>
          <w:szCs w:val="24"/>
        </w:rPr>
        <w:instrText xml:space="preserve"> ADDIN EN.CITE &lt;EndNote&gt;&lt;Cite&gt;&lt;Author&gt;Itabe&lt;/Author&gt;&lt;Year&gt;2023&lt;/Year&gt;&lt;RecNum&gt;62&lt;/RecNum&gt;&lt;DisplayText&gt;[25]&lt;/DisplayText&gt;&lt;record&gt;&lt;rec-number&gt;62&lt;/rec-number&gt;&lt;foreign-keys&gt;&lt;key app="EN" db-id="ztsv5xptb0a029eeartx0aws5xxzzxrxxp2f" timestamp="1687943696"&gt;62&lt;/key&gt;&lt;/foreign-keys&gt;&lt;ref-type name="Journal Article"&gt;17&lt;/ref-type&gt;&lt;contributors&gt;&lt;authors&gt;&lt;author&gt;Itabe, Hiroyuki&lt;/author&gt;&lt;author&gt;Obama, Takashi&lt;/author&gt;&lt;/authors&gt;&lt;/contributors&gt;&lt;titles&gt;&lt;title&gt;The Oxidized Lipoproteins In Vivo: Its Diversity and Behavior in the Human Circulation&lt;/title&gt;&lt;secondary-title&gt;International Journal of Molecular Sciences&lt;/secondary-title&gt;&lt;/titles&gt;&lt;periodical&gt;&lt;full-title&gt;International Journal of Molecular Sciences&lt;/full-title&gt;&lt;/periodical&gt;&lt;pages&gt;5747&lt;/pages&gt;&lt;volume&gt;24&lt;/volume&gt;&lt;number&gt;6&lt;/number&gt;&lt;dates&gt;&lt;year&gt;2023&lt;/year&gt;&lt;/dates&gt;&lt;isbn&gt;1422-0067&lt;/isbn&gt;&lt;accession-num&gt;doi:10.3390/ijms24065747&lt;/accession-num&gt;&lt;urls&gt;&lt;related-urls&gt;&lt;url&gt;https://www.mdpi.com/1422-0067/24/6/5747&lt;/url&gt;&lt;/related-urls&gt;&lt;/urls&gt;&lt;/record&gt;&lt;/Cite&gt;&lt;/EndNote&gt;</w:instrText>
      </w:r>
      <w:r w:rsidR="001C2A3E" w:rsidRPr="006C03F7">
        <w:rPr>
          <w:rFonts w:cstheme="minorHAnsi"/>
          <w:sz w:val="24"/>
          <w:szCs w:val="24"/>
        </w:rPr>
        <w:fldChar w:fldCharType="separate"/>
      </w:r>
      <w:r w:rsidR="0023244F" w:rsidRPr="006C03F7">
        <w:rPr>
          <w:rFonts w:cstheme="minorHAnsi"/>
          <w:noProof/>
          <w:sz w:val="24"/>
          <w:szCs w:val="24"/>
        </w:rPr>
        <w:t>[25]</w:t>
      </w:r>
      <w:r w:rsidR="001C2A3E" w:rsidRPr="006C03F7">
        <w:rPr>
          <w:rFonts w:cstheme="minorHAnsi"/>
          <w:sz w:val="24"/>
          <w:szCs w:val="24"/>
        </w:rPr>
        <w:fldChar w:fldCharType="end"/>
      </w:r>
      <w:r w:rsidRPr="006C03F7">
        <w:rPr>
          <w:rFonts w:cstheme="minorHAnsi"/>
          <w:sz w:val="24"/>
          <w:szCs w:val="24"/>
        </w:rPr>
        <w:t xml:space="preserve">. Both TREM2 and RAGE receptors bind anionic ligands in a non-specific manner while electronegative LDL is already clearly established as having a central role in disease processes. We suggest that such an interaction could exacerbate the lung inflammation and dementia that is associated with age, obesity and hyperglycaemia (Figure 3). </w:t>
      </w:r>
    </w:p>
    <w:p w14:paraId="4D8A75B2" w14:textId="1B545F26" w:rsidR="007A5703" w:rsidRPr="006C03F7" w:rsidRDefault="00FD059A" w:rsidP="00B23243">
      <w:pPr>
        <w:spacing w:line="480" w:lineRule="auto"/>
        <w:jc w:val="both"/>
        <w:rPr>
          <w:rFonts w:cstheme="minorHAnsi"/>
          <w:sz w:val="24"/>
          <w:szCs w:val="24"/>
        </w:rPr>
      </w:pPr>
      <w:r w:rsidRPr="006C03F7">
        <w:rPr>
          <w:rFonts w:cstheme="minorHAnsi"/>
          <w:sz w:val="24"/>
          <w:szCs w:val="24"/>
        </w:rPr>
        <w:t xml:space="preserve">At this time there appears to be only one report that electronegative LDL may be a ligand for RAGE </w:t>
      </w:r>
      <w:r w:rsidR="00185244" w:rsidRPr="006C03F7">
        <w:rPr>
          <w:rFonts w:cstheme="minorHAnsi"/>
          <w:sz w:val="24"/>
          <w:szCs w:val="24"/>
        </w:rPr>
        <w:fldChar w:fldCharType="begin">
          <w:fldData xml:space="preserve">PEVuZE5vdGU+PENpdGU+PEF1dGhvcj5TdW48L0F1dGhvcj48WWVhcj4yMDA5PC9ZZWFyPjxSZWNO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TdW48L0F1dGhvcj48WWVhcj4yMDA5PC9ZZWFyPjxSZWNO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185244" w:rsidRPr="006C03F7">
        <w:rPr>
          <w:rFonts w:cstheme="minorHAnsi"/>
          <w:sz w:val="24"/>
          <w:szCs w:val="24"/>
        </w:rPr>
      </w:r>
      <w:r w:rsidR="00185244" w:rsidRPr="006C03F7">
        <w:rPr>
          <w:rFonts w:cstheme="minorHAnsi"/>
          <w:sz w:val="24"/>
          <w:szCs w:val="24"/>
        </w:rPr>
        <w:fldChar w:fldCharType="separate"/>
      </w:r>
      <w:r w:rsidR="00C63D87" w:rsidRPr="006C03F7">
        <w:rPr>
          <w:rFonts w:cstheme="minorHAnsi"/>
          <w:noProof/>
          <w:sz w:val="24"/>
          <w:szCs w:val="24"/>
        </w:rPr>
        <w:t>[47]</w:t>
      </w:r>
      <w:r w:rsidR="00185244" w:rsidRPr="006C03F7">
        <w:rPr>
          <w:rFonts w:cstheme="minorHAnsi"/>
          <w:sz w:val="24"/>
          <w:szCs w:val="24"/>
        </w:rPr>
        <w:fldChar w:fldCharType="end"/>
      </w:r>
      <w:r w:rsidRPr="006C03F7">
        <w:rPr>
          <w:rFonts w:cstheme="minorHAnsi"/>
          <w:sz w:val="24"/>
          <w:szCs w:val="24"/>
        </w:rPr>
        <w:t xml:space="preserve"> while glycated LDL has been included as a RAGE ligand </w:t>
      </w:r>
      <w:r w:rsidR="00185244" w:rsidRPr="006C03F7">
        <w:rPr>
          <w:rFonts w:cstheme="minorHAnsi"/>
          <w:sz w:val="24"/>
          <w:szCs w:val="24"/>
        </w:rPr>
        <w:fldChar w:fldCharType="begin"/>
      </w:r>
      <w:r w:rsidR="00185244" w:rsidRPr="006C03F7">
        <w:rPr>
          <w:rFonts w:cstheme="minorHAnsi"/>
          <w:sz w:val="24"/>
          <w:szCs w:val="24"/>
        </w:rPr>
        <w:instrText xml:space="preserve"> ADDIN EN.CITE &lt;EndNote&gt;&lt;Cite&gt;&lt;Author&gt;Rowan&lt;/Author&gt;&lt;Year&gt;2018&lt;/Year&gt;&lt;RecNum&gt;2&lt;/RecNum&gt;&lt;DisplayText&gt;[8]&lt;/DisplayText&gt;&lt;record&gt;&lt;rec-number&gt;2&lt;/rec-number&gt;&lt;foreign-keys&gt;&lt;key app="EN" db-id="ztsv5xptb0a029eeartx0aws5xxzzxrxxp2f" timestamp="1649237560"&gt;2&lt;/key&gt;&lt;/foreign-keys&gt;&lt;ref-type name="Journal Article"&gt;17&lt;/ref-type&gt;&lt;contributors&gt;&lt;authors&gt;&lt;author&gt;Rowan, Sheldon&lt;/author&gt;&lt;author&gt;Bejarano, Eloy&lt;/author&gt;&lt;author&gt;Taylor, Allen&lt;/author&gt;&lt;/authors&gt;&lt;/contributors&gt;&lt;titles&gt;&lt;title&gt;Mechanistic targeting of advanced glycation end-products in age-related diseases&lt;/title&gt;&lt;secondary-title&gt;Biochimica et Biophysica Acta (BBA) - Molecular Basis of Disease&lt;/secondary-title&gt;&lt;/titles&gt;&lt;periodical&gt;&lt;full-title&gt;Biochimica et Biophysica Acta (BBA) - Molecular Basis of Disease&lt;/full-title&gt;&lt;/periodical&gt;&lt;pages&gt;3631-3643&lt;/pages&gt;&lt;volume&gt;1864&lt;/volume&gt;&lt;number&gt;12&lt;/number&gt;&lt;keywords&gt;&lt;keyword&gt;Advanced glycation end-products&lt;/keyword&gt;&lt;keyword&gt;RAGE&lt;/keyword&gt;&lt;keyword&gt;Diabetes&lt;/keyword&gt;&lt;keyword&gt;Glyoxalase&lt;/keyword&gt;&lt;keyword&gt;Cataract&lt;/keyword&gt;&lt;keyword&gt;Ubiquitin-proteasome system&lt;/keyword&gt;&lt;keyword&gt;Autophagy&lt;/keyword&gt;&lt;keyword&gt;Age-related macular degeneration&lt;/keyword&gt;&lt;keyword&gt;Diabetic retinopathy&lt;/keyword&gt;&lt;/keywords&gt;&lt;dates&gt;&lt;year&gt;2018&lt;/year&gt;&lt;pub-dates&gt;&lt;date&gt;2018/12/01/&lt;/date&gt;&lt;/pub-dates&gt;&lt;/dates&gt;&lt;isbn&gt;0925-4439&lt;/isbn&gt;&lt;urls&gt;&lt;related-urls&gt;&lt;url&gt;https://www.sciencedirect.com/science/article/pii/S0925443918303296&lt;/url&gt;&lt;/related-urls&gt;&lt;/urls&gt;&lt;electronic-resource-num&gt;https://doi.org/10.1016/j.bbadis.2018.08.036&lt;/electronic-resource-num&gt;&lt;/record&gt;&lt;/Cite&gt;&lt;/EndNote&gt;</w:instrText>
      </w:r>
      <w:r w:rsidR="00185244" w:rsidRPr="006C03F7">
        <w:rPr>
          <w:rFonts w:cstheme="minorHAnsi"/>
          <w:sz w:val="24"/>
          <w:szCs w:val="24"/>
        </w:rPr>
        <w:fldChar w:fldCharType="separate"/>
      </w:r>
      <w:r w:rsidR="00185244" w:rsidRPr="006C03F7">
        <w:rPr>
          <w:rFonts w:cstheme="minorHAnsi"/>
          <w:noProof/>
          <w:sz w:val="24"/>
          <w:szCs w:val="24"/>
        </w:rPr>
        <w:t>[8]</w:t>
      </w:r>
      <w:r w:rsidR="00185244" w:rsidRPr="006C03F7">
        <w:rPr>
          <w:rFonts w:cstheme="minorHAnsi"/>
          <w:sz w:val="24"/>
          <w:szCs w:val="24"/>
        </w:rPr>
        <w:fldChar w:fldCharType="end"/>
      </w:r>
      <w:r w:rsidRPr="006C03F7">
        <w:rPr>
          <w:rFonts w:cstheme="minorHAnsi"/>
          <w:sz w:val="24"/>
          <w:szCs w:val="24"/>
        </w:rPr>
        <w:t xml:space="preserve">. There appears to be no published report of anionic LDL being a ligand for TREM2 although it might be anticipated </w:t>
      </w:r>
      <w:r w:rsidR="00766D52" w:rsidRPr="006C03F7">
        <w:rPr>
          <w:rFonts w:cstheme="minorHAnsi"/>
          <w:sz w:val="24"/>
          <w:szCs w:val="24"/>
        </w:rPr>
        <w:fldChar w:fldCharType="begin">
          <w:fldData xml:space="preserve">PEVuZE5vdGU+PENpdGU+PEF1dGhvcj5Lb2JlcjwvQXV0aG9yPjxZZWFyPjIwMTc8L1llYXI+PFJl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Lb2JlcjwvQXV0aG9yPjxZZWFyPjIwMTc8L1llYXI+PFJl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766D52" w:rsidRPr="006C03F7">
        <w:rPr>
          <w:rFonts w:cstheme="minorHAnsi"/>
          <w:sz w:val="24"/>
          <w:szCs w:val="24"/>
        </w:rPr>
      </w:r>
      <w:r w:rsidR="00766D52" w:rsidRPr="006C03F7">
        <w:rPr>
          <w:rFonts w:cstheme="minorHAnsi"/>
          <w:sz w:val="24"/>
          <w:szCs w:val="24"/>
        </w:rPr>
        <w:fldChar w:fldCharType="separate"/>
      </w:r>
      <w:r w:rsidR="00C63D87" w:rsidRPr="006C03F7">
        <w:rPr>
          <w:rFonts w:cstheme="minorHAnsi"/>
          <w:noProof/>
          <w:sz w:val="24"/>
          <w:szCs w:val="24"/>
        </w:rPr>
        <w:t>[35]</w:t>
      </w:r>
      <w:r w:rsidR="00766D52" w:rsidRPr="006C03F7">
        <w:rPr>
          <w:rFonts w:cstheme="minorHAnsi"/>
          <w:sz w:val="24"/>
          <w:szCs w:val="24"/>
        </w:rPr>
        <w:fldChar w:fldCharType="end"/>
      </w:r>
      <w:r w:rsidR="00766D52" w:rsidRPr="006C03F7">
        <w:rPr>
          <w:rFonts w:cstheme="minorHAnsi"/>
          <w:sz w:val="24"/>
          <w:szCs w:val="24"/>
        </w:rPr>
        <w:t xml:space="preserve"> </w:t>
      </w:r>
      <w:r w:rsidRPr="006C03F7">
        <w:rPr>
          <w:rFonts w:cstheme="minorHAnsi"/>
          <w:sz w:val="24"/>
          <w:szCs w:val="24"/>
        </w:rPr>
        <w:t>as this modified LDL is both anionic and lipid in nature. It should be noted that oxidised phosphatidylcholine (PC), a possible covalent modification in LDL(-) based on a</w:t>
      </w:r>
      <w:r w:rsidR="00F84BAA" w:rsidRPr="006C03F7">
        <w:rPr>
          <w:rFonts w:cstheme="minorHAnsi"/>
          <w:sz w:val="24"/>
          <w:szCs w:val="24"/>
        </w:rPr>
        <w:t>n</w:t>
      </w:r>
      <w:r w:rsidRPr="006C03F7">
        <w:rPr>
          <w:rFonts w:cstheme="minorHAnsi"/>
          <w:sz w:val="24"/>
          <w:szCs w:val="24"/>
        </w:rPr>
        <w:t xml:space="preserve">tibody detection </w:t>
      </w:r>
      <w:r w:rsidR="000E31EC" w:rsidRPr="006C03F7">
        <w:rPr>
          <w:rFonts w:cstheme="minorHAnsi"/>
          <w:sz w:val="24"/>
          <w:szCs w:val="24"/>
        </w:rPr>
        <w:fldChar w:fldCharType="begin"/>
      </w:r>
      <w:r w:rsidR="0023244F" w:rsidRPr="006C03F7">
        <w:rPr>
          <w:rFonts w:cstheme="minorHAnsi"/>
          <w:sz w:val="24"/>
          <w:szCs w:val="24"/>
        </w:rPr>
        <w:instrText xml:space="preserve"> ADDIN EN.CITE &lt;EndNote&gt;&lt;Cite&gt;&lt;Author&gt;Itabe&lt;/Author&gt;&lt;Year&gt;2023&lt;/Year&gt;&lt;RecNum&gt;62&lt;/RecNum&gt;&lt;DisplayText&gt;[25]&lt;/DisplayText&gt;&lt;record&gt;&lt;rec-number&gt;62&lt;/rec-number&gt;&lt;foreign-keys&gt;&lt;key app="EN" db-id="ztsv5xptb0a029eeartx0aws5xxzzxrxxp2f" timestamp="1687943696"&gt;62&lt;/key&gt;&lt;/foreign-keys&gt;&lt;ref-type name="Journal Article"&gt;17&lt;/ref-type&gt;&lt;contributors&gt;&lt;authors&gt;&lt;author&gt;Itabe, Hiroyuki&lt;/author&gt;&lt;author&gt;Obama, Takashi&lt;/author&gt;&lt;/authors&gt;&lt;/contributors&gt;&lt;titles&gt;&lt;title&gt;The Oxidized Lipoproteins In Vivo: Its Diversity and Behavior in the Human Circulation&lt;/title&gt;&lt;secondary-title&gt;International Journal of Molecular Sciences&lt;/secondary-title&gt;&lt;/titles&gt;&lt;periodical&gt;&lt;full-title&gt;International Journal of Molecular Sciences&lt;/full-title&gt;&lt;/periodical&gt;&lt;pages&gt;5747&lt;/pages&gt;&lt;volume&gt;24&lt;/volume&gt;&lt;number&gt;6&lt;/number&gt;&lt;dates&gt;&lt;year&gt;2023&lt;/year&gt;&lt;/dates&gt;&lt;isbn&gt;1422-0067&lt;/isbn&gt;&lt;accession-num&gt;doi:10.3390/ijms24065747&lt;/accession-num&gt;&lt;urls&gt;&lt;related-urls&gt;&lt;url&gt;https://www.mdpi.com/1422-0067/24/6/5747&lt;/url&gt;&lt;/related-urls&gt;&lt;/urls&gt;&lt;/record&gt;&lt;/Cite&gt;&lt;/EndNote&gt;</w:instrText>
      </w:r>
      <w:r w:rsidR="000E31EC" w:rsidRPr="006C03F7">
        <w:rPr>
          <w:rFonts w:cstheme="minorHAnsi"/>
          <w:sz w:val="24"/>
          <w:szCs w:val="24"/>
        </w:rPr>
        <w:fldChar w:fldCharType="separate"/>
      </w:r>
      <w:r w:rsidR="0023244F" w:rsidRPr="006C03F7">
        <w:rPr>
          <w:rFonts w:cstheme="minorHAnsi"/>
          <w:noProof/>
          <w:sz w:val="24"/>
          <w:szCs w:val="24"/>
        </w:rPr>
        <w:t>[25]</w:t>
      </w:r>
      <w:r w:rsidR="000E31EC" w:rsidRPr="006C03F7">
        <w:rPr>
          <w:rFonts w:cstheme="minorHAnsi"/>
          <w:sz w:val="24"/>
          <w:szCs w:val="24"/>
        </w:rPr>
        <w:fldChar w:fldCharType="end"/>
      </w:r>
      <w:r w:rsidRPr="006C03F7">
        <w:rPr>
          <w:rFonts w:cstheme="minorHAnsi"/>
          <w:sz w:val="24"/>
          <w:szCs w:val="24"/>
        </w:rPr>
        <w:t xml:space="preserve"> is cleared by TREM2 </w:t>
      </w:r>
      <w:r w:rsidR="007C3130" w:rsidRPr="006C03F7">
        <w:rPr>
          <w:rFonts w:cstheme="minorHAnsi"/>
          <w:sz w:val="24"/>
          <w:szCs w:val="24"/>
        </w:rPr>
        <w:fldChar w:fldCharType="begin">
          <w:fldData xml:space="preserve">PEVuZE5vdGU+PENpdGU+PEF1dGhvcj5Eb25nPC9BdXRob3I+PFllYXI+MjAyMTwvWWVhcj48UmVj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Eb25nPC9BdXRob3I+PFllYXI+MjAyMTwvWWVhcj48UmVj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7C3130" w:rsidRPr="006C03F7">
        <w:rPr>
          <w:rFonts w:cstheme="minorHAnsi"/>
          <w:sz w:val="24"/>
          <w:szCs w:val="24"/>
        </w:rPr>
      </w:r>
      <w:r w:rsidR="007C3130" w:rsidRPr="006C03F7">
        <w:rPr>
          <w:rFonts w:cstheme="minorHAnsi"/>
          <w:sz w:val="24"/>
          <w:szCs w:val="24"/>
        </w:rPr>
        <w:fldChar w:fldCharType="separate"/>
      </w:r>
      <w:r w:rsidR="00C63D87" w:rsidRPr="006C03F7">
        <w:rPr>
          <w:rFonts w:cstheme="minorHAnsi"/>
          <w:noProof/>
          <w:sz w:val="24"/>
          <w:szCs w:val="24"/>
        </w:rPr>
        <w:t>[48]</w:t>
      </w:r>
      <w:r w:rsidR="007C3130" w:rsidRPr="006C03F7">
        <w:rPr>
          <w:rFonts w:cstheme="minorHAnsi"/>
          <w:sz w:val="24"/>
          <w:szCs w:val="24"/>
        </w:rPr>
        <w:fldChar w:fldCharType="end"/>
      </w:r>
      <w:r w:rsidRPr="006C03F7">
        <w:rPr>
          <w:rFonts w:cstheme="minorHAnsi"/>
          <w:sz w:val="24"/>
          <w:szCs w:val="24"/>
        </w:rPr>
        <w:t xml:space="preserve">.  If anionic LDL is to bind to TREM2 it must first be able to pass through the blood brain barrier. Evidence to support this is sparse but supportive </w:t>
      </w:r>
      <w:r w:rsidR="00416EFB" w:rsidRPr="006C03F7">
        <w:rPr>
          <w:rFonts w:cstheme="minorHAnsi"/>
          <w:sz w:val="24"/>
          <w:szCs w:val="24"/>
        </w:rPr>
        <w:fldChar w:fldCharType="begin">
          <w:fldData xml:space="preserve">PEVuZE5vdGU+PENpdGU+PEF1dGhvcj5LYW5rYWFucMOkw6Q8L0F1dGhvcj48WWVhcj4yMDA5PC9Z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LYW5rYWFucMOkw6Q8L0F1dGhvcj48WWVhcj4yMDA5PC9Z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416EFB" w:rsidRPr="006C03F7">
        <w:rPr>
          <w:rFonts w:cstheme="minorHAnsi"/>
          <w:sz w:val="24"/>
          <w:szCs w:val="24"/>
        </w:rPr>
      </w:r>
      <w:r w:rsidR="00416EFB" w:rsidRPr="006C03F7">
        <w:rPr>
          <w:rFonts w:cstheme="minorHAnsi"/>
          <w:sz w:val="24"/>
          <w:szCs w:val="24"/>
        </w:rPr>
        <w:fldChar w:fldCharType="separate"/>
      </w:r>
      <w:r w:rsidR="00C63D87" w:rsidRPr="006C03F7">
        <w:rPr>
          <w:rFonts w:cstheme="minorHAnsi"/>
          <w:noProof/>
          <w:sz w:val="24"/>
          <w:szCs w:val="24"/>
        </w:rPr>
        <w:t>[49, 50]</w:t>
      </w:r>
      <w:r w:rsidR="00416EFB" w:rsidRPr="006C03F7">
        <w:rPr>
          <w:rFonts w:cstheme="minorHAnsi"/>
          <w:sz w:val="24"/>
          <w:szCs w:val="24"/>
        </w:rPr>
        <w:fldChar w:fldCharType="end"/>
      </w:r>
      <w:r w:rsidR="006B1467" w:rsidRPr="006C03F7">
        <w:rPr>
          <w:rFonts w:cstheme="minorHAnsi"/>
          <w:sz w:val="24"/>
          <w:szCs w:val="24"/>
        </w:rPr>
        <w:t xml:space="preserve"> </w:t>
      </w:r>
      <w:r w:rsidRPr="006C03F7">
        <w:rPr>
          <w:rFonts w:cstheme="minorHAnsi"/>
          <w:sz w:val="24"/>
          <w:szCs w:val="24"/>
        </w:rPr>
        <w:t xml:space="preserve">while the link between cardiovascular disease and dementia is well established with a considerable literature.                </w:t>
      </w:r>
    </w:p>
    <w:p w14:paraId="05BDF3F9" w14:textId="004A4410" w:rsidR="004F71F6" w:rsidRPr="004F71F6" w:rsidRDefault="004F71F6" w:rsidP="00EB733F">
      <w:pPr>
        <w:spacing w:line="480" w:lineRule="auto"/>
        <w:jc w:val="both"/>
        <w:rPr>
          <w:rFonts w:cstheme="minorHAnsi"/>
          <w:b/>
          <w:bCs/>
          <w:sz w:val="24"/>
          <w:szCs w:val="24"/>
        </w:rPr>
      </w:pPr>
      <w:r w:rsidRPr="004F71F6">
        <w:rPr>
          <w:rFonts w:cstheme="minorHAnsi"/>
          <w:b/>
          <w:bCs/>
          <w:sz w:val="24"/>
          <w:szCs w:val="24"/>
        </w:rPr>
        <w:t>5. Conclusion and future perspectives</w:t>
      </w:r>
    </w:p>
    <w:p w14:paraId="1F59CB21" w14:textId="558CEC4C" w:rsidR="00EB733F" w:rsidRPr="006C03F7" w:rsidRDefault="0071405C" w:rsidP="00EB733F">
      <w:pPr>
        <w:spacing w:line="480" w:lineRule="auto"/>
        <w:jc w:val="both"/>
        <w:rPr>
          <w:rFonts w:cstheme="minorHAnsi"/>
          <w:sz w:val="24"/>
          <w:szCs w:val="24"/>
        </w:rPr>
      </w:pPr>
      <w:r w:rsidRPr="006C03F7">
        <w:rPr>
          <w:rFonts w:cstheme="minorHAnsi"/>
          <w:sz w:val="24"/>
          <w:szCs w:val="24"/>
        </w:rPr>
        <w:t xml:space="preserve">In summary, </w:t>
      </w:r>
      <w:r w:rsidR="00D9531C" w:rsidRPr="006C03F7">
        <w:rPr>
          <w:rFonts w:cstheme="minorHAnsi"/>
          <w:sz w:val="24"/>
          <w:szCs w:val="24"/>
        </w:rPr>
        <w:t xml:space="preserve">in this review we highlight the importance of </w:t>
      </w:r>
      <w:r w:rsidRPr="006C03F7">
        <w:rPr>
          <w:rFonts w:cstheme="minorHAnsi"/>
          <w:sz w:val="24"/>
          <w:szCs w:val="24"/>
        </w:rPr>
        <w:t>protein glycation</w:t>
      </w:r>
      <w:r w:rsidR="00D9531C" w:rsidRPr="006C03F7">
        <w:rPr>
          <w:rFonts w:cstheme="minorHAnsi"/>
          <w:sz w:val="24"/>
          <w:szCs w:val="24"/>
        </w:rPr>
        <w:t>;</w:t>
      </w:r>
      <w:r w:rsidRPr="006C03F7">
        <w:rPr>
          <w:rFonts w:cstheme="minorHAnsi"/>
          <w:sz w:val="24"/>
          <w:szCs w:val="24"/>
        </w:rPr>
        <w:t xml:space="preserve"> result</w:t>
      </w:r>
      <w:r w:rsidR="00D9531C" w:rsidRPr="006C03F7">
        <w:rPr>
          <w:rFonts w:cstheme="minorHAnsi"/>
          <w:sz w:val="24"/>
          <w:szCs w:val="24"/>
        </w:rPr>
        <w:t>ing</w:t>
      </w:r>
      <w:r w:rsidRPr="006C03F7">
        <w:rPr>
          <w:rFonts w:cstheme="minorHAnsi"/>
          <w:sz w:val="24"/>
          <w:szCs w:val="24"/>
        </w:rPr>
        <w:t xml:space="preserve"> in the formation of anionic macromolecules </w:t>
      </w:r>
      <w:r w:rsidR="002A0650" w:rsidRPr="006C03F7">
        <w:rPr>
          <w:rFonts w:cstheme="minorHAnsi"/>
          <w:sz w:val="24"/>
          <w:szCs w:val="24"/>
        </w:rPr>
        <w:t xml:space="preserve">such as anionic LDL </w:t>
      </w:r>
      <w:r w:rsidRPr="006C03F7">
        <w:rPr>
          <w:rFonts w:cstheme="minorHAnsi"/>
          <w:sz w:val="24"/>
          <w:szCs w:val="24"/>
        </w:rPr>
        <w:t xml:space="preserve">that are perceived by the innate immune system as foreign or arising from damaged tissue. An inflammatory response </w:t>
      </w:r>
      <w:r w:rsidR="003874AD" w:rsidRPr="006C03F7">
        <w:rPr>
          <w:rFonts w:cstheme="minorHAnsi"/>
          <w:sz w:val="24"/>
          <w:szCs w:val="24"/>
        </w:rPr>
        <w:t>ensues</w:t>
      </w:r>
      <w:r w:rsidR="008756C8" w:rsidRPr="006C03F7">
        <w:rPr>
          <w:rFonts w:cstheme="minorHAnsi"/>
          <w:sz w:val="24"/>
          <w:szCs w:val="24"/>
        </w:rPr>
        <w:t xml:space="preserve"> as a result of</w:t>
      </w:r>
      <w:r w:rsidR="003874AD" w:rsidRPr="006C03F7">
        <w:rPr>
          <w:rFonts w:cstheme="minorHAnsi"/>
          <w:sz w:val="24"/>
          <w:szCs w:val="24"/>
        </w:rPr>
        <w:t xml:space="preserve"> </w:t>
      </w:r>
      <w:r w:rsidRPr="006C03F7">
        <w:rPr>
          <w:rFonts w:cstheme="minorHAnsi"/>
          <w:sz w:val="24"/>
          <w:szCs w:val="24"/>
        </w:rPr>
        <w:t xml:space="preserve">the binding of the anionic protein to the appropriate scavenger receptor. </w:t>
      </w:r>
      <w:r w:rsidR="008450CB" w:rsidRPr="006C03F7">
        <w:rPr>
          <w:rFonts w:cstheme="minorHAnsi"/>
          <w:sz w:val="24"/>
          <w:szCs w:val="24"/>
        </w:rPr>
        <w:t xml:space="preserve">The seminal observation from the Brown and Goldstein laboratory on the chemical acetylation of </w:t>
      </w:r>
      <w:r w:rsidR="008450CB" w:rsidRPr="006C03F7">
        <w:rPr>
          <w:rFonts w:cstheme="minorHAnsi"/>
          <w:sz w:val="24"/>
          <w:szCs w:val="24"/>
        </w:rPr>
        <w:lastRenderedPageBreak/>
        <w:t xml:space="preserve">LDL in 1979 </w:t>
      </w:r>
      <w:r w:rsidR="008450CB" w:rsidRPr="006C03F7">
        <w:rPr>
          <w:rFonts w:cstheme="minorHAnsi"/>
          <w:sz w:val="24"/>
          <w:szCs w:val="24"/>
        </w:rPr>
        <w:fldChar w:fldCharType="begin"/>
      </w:r>
      <w:r w:rsidR="00DD4C82" w:rsidRPr="006C03F7">
        <w:rPr>
          <w:rFonts w:cstheme="minorHAnsi"/>
          <w:sz w:val="24"/>
          <w:szCs w:val="24"/>
        </w:rPr>
        <w:instrText xml:space="preserve"> ADDIN EN.CITE &lt;EndNote&gt;&lt;Cite&gt;&lt;Author&gt;Goldstein Joseph&lt;/Author&gt;&lt;Year&gt;1979&lt;/Year&gt;&lt;RecNum&gt;10&lt;/RecNum&gt;&lt;DisplayText&gt;[23]&lt;/DisplayText&gt;&lt;record&gt;&lt;rec-number&gt;10&lt;/rec-number&gt;&lt;foreign-keys&gt;&lt;key app="EN" db-id="ztsv5xptb0a029eeartx0aws5xxzzxrxxp2f" timestamp="1649239428"&gt;10&lt;/key&gt;&lt;/foreign-keys&gt;&lt;ref-type name="Journal Article"&gt;17&lt;/ref-type&gt;&lt;contributors&gt;&lt;authors&gt;&lt;author&gt;Goldstein Joseph, L.&lt;/author&gt;&lt;author&gt;Ho, Y. K.&lt;/author&gt;&lt;author&gt;Basu Sandip, K.&lt;/author&gt;&lt;author&gt;Brown Michael, S.&lt;/author&gt;&lt;/authors&gt;&lt;/contributors&gt;&lt;titles&gt;&lt;title&gt;Binding site on macrophages that mediates uptake and degradation of acetylated low density lipoprotein, producing massive cholesterol deposition&lt;/title&gt;&lt;secondary-title&gt;Proceedings of the National Academy of Sciences&lt;/secondary-title&gt;&lt;/titles&gt;&lt;periodical&gt;&lt;full-title&gt;Proceedings of the National Academy of Sciences&lt;/full-title&gt;&lt;/periodical&gt;&lt;pages&gt;333-337&lt;/pages&gt;&lt;volume&gt;76&lt;/volume&gt;&lt;number&gt;1&lt;/number&gt;&lt;dates&gt;&lt;year&gt;1979&lt;/year&gt;&lt;pub-dates&gt;&lt;date&gt;1979/01/01&lt;/date&gt;&lt;/pub-dates&gt;&lt;/dates&gt;&lt;publisher&gt;Proceedings of the National Academy of Sciences&lt;/publisher&gt;&lt;urls&gt;&lt;related-urls&gt;&lt;url&gt;https://doi.org/10.1073/pnas.76.1.333&lt;/url&gt;&lt;/related-urls&gt;&lt;/urls&gt;&lt;electronic-resource-num&gt;10.1073/pnas.76.1.333&lt;/electronic-resource-num&gt;&lt;access-date&gt;2022/04/06&lt;/access-date&gt;&lt;/record&gt;&lt;/Cite&gt;&lt;/EndNote&gt;</w:instrText>
      </w:r>
      <w:r w:rsidR="008450CB" w:rsidRPr="006C03F7">
        <w:rPr>
          <w:rFonts w:cstheme="minorHAnsi"/>
          <w:sz w:val="24"/>
          <w:szCs w:val="24"/>
        </w:rPr>
        <w:fldChar w:fldCharType="separate"/>
      </w:r>
      <w:r w:rsidR="008450CB" w:rsidRPr="006C03F7">
        <w:rPr>
          <w:rFonts w:cstheme="minorHAnsi"/>
          <w:noProof/>
          <w:sz w:val="24"/>
          <w:szCs w:val="24"/>
        </w:rPr>
        <w:t>[23]</w:t>
      </w:r>
      <w:r w:rsidR="008450CB" w:rsidRPr="006C03F7">
        <w:rPr>
          <w:rFonts w:cstheme="minorHAnsi"/>
          <w:sz w:val="24"/>
          <w:szCs w:val="24"/>
        </w:rPr>
        <w:fldChar w:fldCharType="end"/>
      </w:r>
      <w:r w:rsidR="008450CB" w:rsidRPr="006C03F7">
        <w:rPr>
          <w:rFonts w:cstheme="minorHAnsi"/>
          <w:sz w:val="24"/>
          <w:szCs w:val="24"/>
        </w:rPr>
        <w:t xml:space="preserve"> is a paradigm for how the chemical (non-enzymatic) generation of negative charge on proteins can drastically affect their biological properties.</w:t>
      </w:r>
      <w:r w:rsidR="006E08D3" w:rsidRPr="006C03F7">
        <w:rPr>
          <w:rFonts w:cstheme="minorHAnsi"/>
          <w:sz w:val="24"/>
          <w:szCs w:val="24"/>
        </w:rPr>
        <w:t xml:space="preserve"> </w:t>
      </w:r>
      <w:r w:rsidR="002E4CBF" w:rsidRPr="006C03F7">
        <w:rPr>
          <w:rFonts w:cstheme="minorHAnsi"/>
          <w:sz w:val="24"/>
          <w:szCs w:val="24"/>
        </w:rPr>
        <w:t xml:space="preserve">Here we </w:t>
      </w:r>
      <w:r w:rsidR="00E02280" w:rsidRPr="006C03F7">
        <w:rPr>
          <w:rFonts w:cstheme="minorHAnsi"/>
          <w:sz w:val="24"/>
          <w:szCs w:val="24"/>
        </w:rPr>
        <w:t>discuss</w:t>
      </w:r>
      <w:r w:rsidR="002E4CBF" w:rsidRPr="006C03F7">
        <w:rPr>
          <w:rFonts w:cstheme="minorHAnsi"/>
          <w:sz w:val="24"/>
          <w:szCs w:val="24"/>
        </w:rPr>
        <w:t xml:space="preserve"> </w:t>
      </w:r>
      <w:r w:rsidRPr="006C03F7">
        <w:rPr>
          <w:rFonts w:cstheme="minorHAnsi"/>
          <w:sz w:val="24"/>
          <w:szCs w:val="24"/>
        </w:rPr>
        <w:t>the glycation of LDL result</w:t>
      </w:r>
      <w:r w:rsidR="004A4E49" w:rsidRPr="006C03F7">
        <w:rPr>
          <w:rFonts w:cstheme="minorHAnsi"/>
          <w:sz w:val="24"/>
          <w:szCs w:val="24"/>
        </w:rPr>
        <w:t>ing</w:t>
      </w:r>
      <w:r w:rsidRPr="006C03F7">
        <w:rPr>
          <w:rFonts w:cstheme="minorHAnsi"/>
          <w:sz w:val="24"/>
          <w:szCs w:val="24"/>
        </w:rPr>
        <w:t xml:space="preserve"> in the formation of the anionic </w:t>
      </w:r>
      <w:r w:rsidR="00D01242" w:rsidRPr="006C03F7">
        <w:rPr>
          <w:rFonts w:cstheme="minorHAnsi"/>
          <w:sz w:val="24"/>
          <w:szCs w:val="24"/>
        </w:rPr>
        <w:t xml:space="preserve">LDL </w:t>
      </w:r>
      <w:r w:rsidR="00AF74E9" w:rsidRPr="006C03F7">
        <w:rPr>
          <w:rFonts w:cstheme="minorHAnsi"/>
          <w:sz w:val="24"/>
          <w:szCs w:val="24"/>
        </w:rPr>
        <w:t>(</w:t>
      </w:r>
      <w:r w:rsidR="00D01242" w:rsidRPr="006C03F7">
        <w:rPr>
          <w:rFonts w:cstheme="minorHAnsi"/>
          <w:sz w:val="24"/>
          <w:szCs w:val="24"/>
        </w:rPr>
        <w:t>LDL(-) or oxidised LDL</w:t>
      </w:r>
      <w:r w:rsidR="00AF74E9" w:rsidRPr="006C03F7">
        <w:rPr>
          <w:rFonts w:cstheme="minorHAnsi"/>
          <w:sz w:val="24"/>
          <w:szCs w:val="24"/>
        </w:rPr>
        <w:t>)</w:t>
      </w:r>
      <w:r w:rsidRPr="006C03F7">
        <w:rPr>
          <w:rFonts w:cstheme="minorHAnsi"/>
          <w:sz w:val="24"/>
          <w:szCs w:val="24"/>
        </w:rPr>
        <w:t xml:space="preserve"> a protein that is bound to LOX-1 of ECs</w:t>
      </w:r>
      <w:r w:rsidR="00970951" w:rsidRPr="006C03F7">
        <w:rPr>
          <w:rFonts w:cstheme="minorHAnsi"/>
          <w:sz w:val="24"/>
          <w:szCs w:val="24"/>
        </w:rPr>
        <w:t xml:space="preserve"> as well as macrophages and vascular smooth muscle cells, </w:t>
      </w:r>
      <w:r w:rsidR="005D51DE" w:rsidRPr="006C03F7">
        <w:rPr>
          <w:rFonts w:cstheme="minorHAnsi"/>
          <w:sz w:val="24"/>
          <w:szCs w:val="24"/>
        </w:rPr>
        <w:t>initiating</w:t>
      </w:r>
      <w:r w:rsidRPr="006C03F7">
        <w:rPr>
          <w:rFonts w:cstheme="minorHAnsi"/>
          <w:sz w:val="24"/>
          <w:szCs w:val="24"/>
        </w:rPr>
        <w:t xml:space="preserve"> molecular processes </w:t>
      </w:r>
      <w:r w:rsidR="005D51DE" w:rsidRPr="006C03F7">
        <w:rPr>
          <w:rFonts w:cstheme="minorHAnsi"/>
          <w:sz w:val="24"/>
          <w:szCs w:val="24"/>
        </w:rPr>
        <w:t>that</w:t>
      </w:r>
      <w:r w:rsidRPr="006C03F7">
        <w:rPr>
          <w:rFonts w:cstheme="minorHAnsi"/>
          <w:sz w:val="24"/>
          <w:szCs w:val="24"/>
        </w:rPr>
        <w:t xml:space="preserve"> lead to CVD.  </w:t>
      </w:r>
      <w:r w:rsidR="00DB17FD" w:rsidRPr="006C03F7">
        <w:rPr>
          <w:rFonts w:cstheme="minorHAnsi"/>
          <w:sz w:val="24"/>
          <w:szCs w:val="24"/>
        </w:rPr>
        <w:t xml:space="preserve">The LOX-1 system provides a clear molecular pathway from glycated protein, </w:t>
      </w:r>
      <w:r w:rsidR="00EF60B2" w:rsidRPr="006C03F7">
        <w:rPr>
          <w:rFonts w:cstheme="minorHAnsi"/>
          <w:sz w:val="24"/>
          <w:szCs w:val="24"/>
        </w:rPr>
        <w:t>anionic</w:t>
      </w:r>
      <w:r w:rsidR="00DB17FD" w:rsidRPr="006C03F7">
        <w:rPr>
          <w:rFonts w:cstheme="minorHAnsi"/>
          <w:sz w:val="24"/>
          <w:szCs w:val="24"/>
        </w:rPr>
        <w:t xml:space="preserve"> LDL, via stimulation of the LOX-1 receptor to CVD.</w:t>
      </w:r>
      <w:r w:rsidR="004E2134" w:rsidRPr="006C03F7">
        <w:rPr>
          <w:rFonts w:cstheme="minorHAnsi"/>
          <w:sz w:val="24"/>
          <w:szCs w:val="24"/>
        </w:rPr>
        <w:t xml:space="preserve"> In contrast, the molecular pathway involving protein glycation that leads to dementia is unclear. However, we suggest that such anionic proteins</w:t>
      </w:r>
      <w:r w:rsidR="00DB17FD" w:rsidRPr="006C03F7">
        <w:rPr>
          <w:rFonts w:cstheme="minorHAnsi"/>
          <w:sz w:val="24"/>
          <w:szCs w:val="24"/>
        </w:rPr>
        <w:t xml:space="preserve"> </w:t>
      </w:r>
      <w:r w:rsidR="0005303F" w:rsidRPr="006C03F7">
        <w:rPr>
          <w:rFonts w:cstheme="minorHAnsi"/>
          <w:sz w:val="24"/>
          <w:szCs w:val="24"/>
        </w:rPr>
        <w:t xml:space="preserve">(anionic LDL) could </w:t>
      </w:r>
      <w:r w:rsidRPr="006C03F7">
        <w:rPr>
          <w:rFonts w:cstheme="minorHAnsi"/>
          <w:sz w:val="24"/>
          <w:szCs w:val="24"/>
        </w:rPr>
        <w:t xml:space="preserve">bind to TREM2 in microglia of the brain and interfere with amyloid-β processing resulting in amyloid-β accumulation. </w:t>
      </w:r>
      <w:r w:rsidR="00D4116E" w:rsidRPr="006C03F7">
        <w:rPr>
          <w:rFonts w:cstheme="minorHAnsi"/>
          <w:sz w:val="24"/>
          <w:szCs w:val="24"/>
        </w:rPr>
        <w:t xml:space="preserve">Similarly, anionic LDL could bind to RAGE and exacerbate lung inflammation, as previously discussed in general terms </w:t>
      </w:r>
      <w:r w:rsidR="00D4116E" w:rsidRPr="006C03F7">
        <w:rPr>
          <w:rFonts w:cstheme="minorHAnsi"/>
          <w:sz w:val="24"/>
          <w:szCs w:val="24"/>
        </w:rPr>
        <w:fldChar w:fldCharType="begin"/>
      </w:r>
      <w:r w:rsidR="00D4116E" w:rsidRPr="006C03F7">
        <w:rPr>
          <w:rFonts w:cstheme="minorHAnsi"/>
          <w:sz w:val="24"/>
          <w:szCs w:val="24"/>
        </w:rPr>
        <w:instrText xml:space="preserve"> ADDIN EN.CITE &lt;EndNote&gt;&lt;Cite&gt;&lt;Author&gt;Birts&lt;/Author&gt;&lt;Year&gt;2021&lt;/Year&gt;&lt;RecNum&gt;1&lt;/RecNum&gt;&lt;DisplayText&gt;[4]&lt;/DisplayText&gt;&lt;record&gt;&lt;rec-number&gt;1&lt;/rec-number&gt;&lt;foreign-keys&gt;&lt;key app="EN" db-id="ztsv5xptb0a029eeartx0aws5xxzzxrxxp2f" timestamp="1649237338"&gt;1&lt;/key&gt;&lt;/foreign-keys&gt;&lt;ref-type name="Journal Article"&gt;17&lt;/ref-type&gt;&lt;contributors&gt;&lt;authors&gt;&lt;author&gt;Birts, Charles N.&lt;/author&gt;&lt;author&gt;Wilton, David C.&lt;/author&gt;&lt;/authors&gt;&lt;/contributors&gt;&lt;titles&gt;&lt;title&gt;Age, obesity and hyperglycaemia: Activation of innate immunity initiates a series of molecular interactions involving anionic surfaces leading to COVID-19 morbidity and mortality&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110646&lt;/pages&gt;&lt;volume&gt;155&lt;/volume&gt;&lt;edition&gt;2021/08/03&lt;/edition&gt;&lt;keywords&gt;&lt;keyword&gt;COVID-19&lt;/keyword&gt;&lt;keyword&gt;Diabetes&lt;/keyword&gt;&lt;keyword&gt;Glycation&lt;/keyword&gt;&lt;keyword&gt;Innate-immunity&lt;/keyword&gt;&lt;keyword&gt;Obesity&lt;/keyword&gt;&lt;keyword&gt;RAGE&lt;/keyword&gt;&lt;keyword&gt;SARS-Cov-2&lt;/keyword&gt;&lt;keyword&gt;*COVID-19&lt;/keyword&gt;&lt;keyword&gt;*Diabetes Mellitus, Type 2&lt;/keyword&gt;&lt;keyword&gt;Humans&lt;/keyword&gt;&lt;keyword&gt;*Hyperglycemia&lt;/keyword&gt;&lt;keyword&gt;Immunity, Innate&lt;/keyword&gt;&lt;keyword&gt;Morbidity&lt;/keyword&gt;&lt;keyword&gt;Receptor for Advanced Glycation End Products&lt;/keyword&gt;&lt;/keywords&gt;&lt;dates&gt;&lt;year&gt;2021&lt;/year&gt;&lt;/dates&gt;&lt;publisher&gt;Elsevier Ltd.&lt;/publisher&gt;&lt;isbn&gt;1532-2777&amp;#xD;0306-9877&lt;/isbn&gt;&lt;accession-num&gt;34392108&lt;/accession-num&gt;&lt;urls&gt;&lt;related-urls&gt;&lt;url&gt;https://pubmed.ncbi.nlm.nih.gov/34392108&lt;/url&gt;&lt;url&gt;https://www.ncbi.nlm.nih.gov/pmc/articles/PMC8330138/&lt;/url&gt;&lt;/related-urls&gt;&lt;/urls&gt;&lt;custom7&gt;110646&lt;/custom7&gt;&lt;electronic-resource-num&gt;10.1016/j.mehy.2021.110646&lt;/electronic-resource-num&gt;&lt;remote-database-name&gt;PubMed&lt;/remote-database-name&gt;&lt;language&gt;eng&lt;/language&gt;&lt;/record&gt;&lt;/Cite&gt;&lt;/EndNote&gt;</w:instrText>
      </w:r>
      <w:r w:rsidR="00D4116E" w:rsidRPr="006C03F7">
        <w:rPr>
          <w:rFonts w:cstheme="minorHAnsi"/>
          <w:sz w:val="24"/>
          <w:szCs w:val="24"/>
        </w:rPr>
        <w:fldChar w:fldCharType="separate"/>
      </w:r>
      <w:r w:rsidR="00D4116E" w:rsidRPr="006C03F7">
        <w:rPr>
          <w:rFonts w:cstheme="minorHAnsi"/>
          <w:noProof/>
          <w:sz w:val="24"/>
          <w:szCs w:val="24"/>
        </w:rPr>
        <w:t>[4]</w:t>
      </w:r>
      <w:r w:rsidR="00D4116E" w:rsidRPr="006C03F7">
        <w:rPr>
          <w:rFonts w:cstheme="minorHAnsi"/>
          <w:sz w:val="24"/>
          <w:szCs w:val="24"/>
        </w:rPr>
        <w:fldChar w:fldCharType="end"/>
      </w:r>
      <w:r w:rsidR="00D4116E" w:rsidRPr="006C03F7">
        <w:rPr>
          <w:rFonts w:cstheme="minorHAnsi"/>
          <w:sz w:val="24"/>
          <w:szCs w:val="24"/>
        </w:rPr>
        <w:t xml:space="preserve">.  </w:t>
      </w:r>
      <w:r w:rsidRPr="006C03F7">
        <w:rPr>
          <w:rFonts w:cstheme="minorHAnsi"/>
          <w:sz w:val="24"/>
          <w:szCs w:val="24"/>
        </w:rPr>
        <w:t>Thus, the inflammation promoted by the glycated (anionic) protein will depend on</w:t>
      </w:r>
      <w:r w:rsidR="00D93E90" w:rsidRPr="006C03F7">
        <w:rPr>
          <w:rFonts w:cstheme="minorHAnsi"/>
          <w:sz w:val="24"/>
          <w:szCs w:val="24"/>
        </w:rPr>
        <w:t xml:space="preserve"> both </w:t>
      </w:r>
      <w:r w:rsidRPr="006C03F7">
        <w:rPr>
          <w:rFonts w:cstheme="minorHAnsi"/>
          <w:sz w:val="24"/>
          <w:szCs w:val="24"/>
        </w:rPr>
        <w:t xml:space="preserve">the nature of the protein and the location of </w:t>
      </w:r>
      <w:r w:rsidR="002702EE" w:rsidRPr="006C03F7">
        <w:rPr>
          <w:rFonts w:cstheme="minorHAnsi"/>
          <w:sz w:val="24"/>
          <w:szCs w:val="24"/>
        </w:rPr>
        <w:t>the</w:t>
      </w:r>
      <w:r w:rsidRPr="006C03F7">
        <w:rPr>
          <w:rFonts w:cstheme="minorHAnsi"/>
          <w:sz w:val="24"/>
          <w:szCs w:val="24"/>
        </w:rPr>
        <w:t xml:space="preserve"> scavenger receptor. </w:t>
      </w:r>
      <w:r w:rsidR="00EB733F" w:rsidRPr="006C03F7">
        <w:rPr>
          <w:rFonts w:cstheme="minorHAnsi"/>
          <w:sz w:val="24"/>
          <w:szCs w:val="24"/>
        </w:rPr>
        <w:t>It must be appreciated that protein glycation is only one of a number of chemical modifications that affect proteins</w:t>
      </w:r>
      <w:r w:rsidR="0068062D" w:rsidRPr="006C03F7">
        <w:rPr>
          <w:rFonts w:cstheme="minorHAnsi"/>
          <w:sz w:val="24"/>
          <w:szCs w:val="24"/>
        </w:rPr>
        <w:t>, while</w:t>
      </w:r>
      <w:r w:rsidR="00EB733F" w:rsidRPr="006C03F7">
        <w:rPr>
          <w:rFonts w:cstheme="minorHAnsi"/>
          <w:sz w:val="24"/>
          <w:szCs w:val="24"/>
        </w:rPr>
        <w:t xml:space="preserve"> their attached ligands will change the surface charge on the particle </w:t>
      </w:r>
      <w:r w:rsidR="00EB733F" w:rsidRPr="006C03F7">
        <w:rPr>
          <w:rFonts w:cstheme="minorHAnsi"/>
          <w:sz w:val="24"/>
          <w:szCs w:val="24"/>
        </w:rPr>
        <w:fldChar w:fldCharType="begin"/>
      </w:r>
      <w:r w:rsidR="0023244F" w:rsidRPr="006C03F7">
        <w:rPr>
          <w:rFonts w:cstheme="minorHAnsi"/>
          <w:sz w:val="24"/>
          <w:szCs w:val="24"/>
        </w:rPr>
        <w:instrText xml:space="preserve"> ADDIN EN.CITE &lt;EndNote&gt;&lt;Cite&gt;&lt;Author&gt;Itabe&lt;/Author&gt;&lt;Year&gt;2023&lt;/Year&gt;&lt;RecNum&gt;62&lt;/RecNum&gt;&lt;DisplayText&gt;[25]&lt;/DisplayText&gt;&lt;record&gt;&lt;rec-number&gt;62&lt;/rec-number&gt;&lt;foreign-keys&gt;&lt;key app="EN" db-id="ztsv5xptb0a029eeartx0aws5xxzzxrxxp2f" timestamp="1687943696"&gt;62&lt;/key&gt;&lt;/foreign-keys&gt;&lt;ref-type name="Journal Article"&gt;17&lt;/ref-type&gt;&lt;contributors&gt;&lt;authors&gt;&lt;author&gt;Itabe, Hiroyuki&lt;/author&gt;&lt;author&gt;Obama, Takashi&lt;/author&gt;&lt;/authors&gt;&lt;/contributors&gt;&lt;titles&gt;&lt;title&gt;The Oxidized Lipoproteins In Vivo: Its Diversity and Behavior in the Human Circulation&lt;/title&gt;&lt;secondary-title&gt;International Journal of Molecular Sciences&lt;/secondary-title&gt;&lt;/titles&gt;&lt;periodical&gt;&lt;full-title&gt;International Journal of Molecular Sciences&lt;/full-title&gt;&lt;/periodical&gt;&lt;pages&gt;5747&lt;/pages&gt;&lt;volume&gt;24&lt;/volume&gt;&lt;number&gt;6&lt;/number&gt;&lt;dates&gt;&lt;year&gt;2023&lt;/year&gt;&lt;/dates&gt;&lt;isbn&gt;1422-0067&lt;/isbn&gt;&lt;accession-num&gt;doi:10.3390/ijms24065747&lt;/accession-num&gt;&lt;urls&gt;&lt;related-urls&gt;&lt;url&gt;https://www.mdpi.com/1422-0067/24/6/5747&lt;/url&gt;&lt;/related-urls&gt;&lt;/urls&gt;&lt;/record&gt;&lt;/Cite&gt;&lt;/EndNote&gt;</w:instrText>
      </w:r>
      <w:r w:rsidR="00EB733F" w:rsidRPr="006C03F7">
        <w:rPr>
          <w:rFonts w:cstheme="minorHAnsi"/>
          <w:sz w:val="24"/>
          <w:szCs w:val="24"/>
        </w:rPr>
        <w:fldChar w:fldCharType="separate"/>
      </w:r>
      <w:r w:rsidR="0023244F" w:rsidRPr="006C03F7">
        <w:rPr>
          <w:rFonts w:cstheme="minorHAnsi"/>
          <w:noProof/>
          <w:sz w:val="24"/>
          <w:szCs w:val="24"/>
        </w:rPr>
        <w:t>[25]</w:t>
      </w:r>
      <w:r w:rsidR="00EB733F" w:rsidRPr="006C03F7">
        <w:rPr>
          <w:rFonts w:cstheme="minorHAnsi"/>
          <w:sz w:val="24"/>
          <w:szCs w:val="24"/>
        </w:rPr>
        <w:fldChar w:fldCharType="end"/>
      </w:r>
      <w:r w:rsidR="00EB733F" w:rsidRPr="006C03F7">
        <w:rPr>
          <w:rFonts w:cstheme="minorHAnsi"/>
          <w:sz w:val="24"/>
          <w:szCs w:val="24"/>
        </w:rPr>
        <w:t xml:space="preserve">. </w:t>
      </w:r>
      <w:r w:rsidR="002644DF" w:rsidRPr="006C03F7">
        <w:rPr>
          <w:rFonts w:cstheme="minorHAnsi"/>
          <w:sz w:val="24"/>
          <w:szCs w:val="24"/>
        </w:rPr>
        <w:t>It is important to note that while LOX-1 is an established receptor involved in LDL uptake and atherosclerosis, the role of RAGE and TREM2 in LDL binding is less studied. Consequently, biophysical studies providing information regarding</w:t>
      </w:r>
      <w:r w:rsidR="00086667" w:rsidRPr="006C03F7">
        <w:rPr>
          <w:rFonts w:cstheme="minorHAnsi"/>
          <w:sz w:val="24"/>
          <w:szCs w:val="24"/>
        </w:rPr>
        <w:t>, binding sites</w:t>
      </w:r>
      <w:r w:rsidR="006B4471" w:rsidRPr="006C03F7">
        <w:rPr>
          <w:rFonts w:cstheme="minorHAnsi"/>
          <w:sz w:val="24"/>
          <w:szCs w:val="24"/>
        </w:rPr>
        <w:t>,</w:t>
      </w:r>
      <w:r w:rsidR="002644DF" w:rsidRPr="006C03F7">
        <w:rPr>
          <w:rFonts w:cstheme="minorHAnsi"/>
          <w:sz w:val="24"/>
          <w:szCs w:val="24"/>
        </w:rPr>
        <w:t xml:space="preserve"> binding affinities of anionic LDL with RAGE and TREM2, and potential competition between anionic LDL binding and other endogenous ligands is limited. </w:t>
      </w:r>
      <w:r w:rsidR="00C42480" w:rsidRPr="006C03F7">
        <w:rPr>
          <w:rFonts w:cstheme="minorHAnsi"/>
          <w:sz w:val="24"/>
          <w:szCs w:val="24"/>
        </w:rPr>
        <w:t>Future work will require detailed bi</w:t>
      </w:r>
      <w:r w:rsidR="009745D7" w:rsidRPr="006C03F7">
        <w:rPr>
          <w:rFonts w:cstheme="minorHAnsi"/>
          <w:sz w:val="24"/>
          <w:szCs w:val="24"/>
        </w:rPr>
        <w:t>ophysical</w:t>
      </w:r>
      <w:r w:rsidR="00C42480" w:rsidRPr="006C03F7">
        <w:rPr>
          <w:rFonts w:cstheme="minorHAnsi"/>
          <w:sz w:val="24"/>
          <w:szCs w:val="24"/>
        </w:rPr>
        <w:t xml:space="preserve"> studies of anionic LDL</w:t>
      </w:r>
      <w:r w:rsidR="00894AAC">
        <w:rPr>
          <w:rFonts w:cstheme="minorHAnsi"/>
          <w:sz w:val="24"/>
          <w:szCs w:val="24"/>
        </w:rPr>
        <w:t xml:space="preserve"> binding</w:t>
      </w:r>
      <w:r w:rsidR="00C42480" w:rsidRPr="006C03F7">
        <w:rPr>
          <w:rFonts w:cstheme="minorHAnsi"/>
          <w:sz w:val="24"/>
          <w:szCs w:val="24"/>
        </w:rPr>
        <w:t xml:space="preserve"> to both TREM2 and RAGE to confirm that anionic LDL is a physiologically relevant ligand for these two scavenger receptors.</w:t>
      </w:r>
    </w:p>
    <w:p w14:paraId="421FB81E" w14:textId="38F82111" w:rsidR="00AB20DA" w:rsidRPr="006C03F7" w:rsidRDefault="0065509D" w:rsidP="00B23243">
      <w:pPr>
        <w:spacing w:line="480" w:lineRule="auto"/>
        <w:jc w:val="both"/>
        <w:rPr>
          <w:rFonts w:cstheme="minorHAnsi"/>
          <w:sz w:val="24"/>
          <w:szCs w:val="24"/>
        </w:rPr>
      </w:pPr>
      <w:r w:rsidRPr="006C03F7">
        <w:rPr>
          <w:rFonts w:cstheme="minorHAnsi"/>
          <w:sz w:val="24"/>
          <w:szCs w:val="24"/>
        </w:rPr>
        <w:lastRenderedPageBreak/>
        <w:t>I</w:t>
      </w:r>
      <w:r w:rsidR="00A46795" w:rsidRPr="006C03F7">
        <w:rPr>
          <w:rFonts w:cstheme="minorHAnsi"/>
          <w:sz w:val="24"/>
          <w:szCs w:val="24"/>
        </w:rPr>
        <w:t>n conclusion</w:t>
      </w:r>
      <w:r w:rsidR="00C231A1" w:rsidRPr="006C03F7">
        <w:rPr>
          <w:rFonts w:cstheme="minorHAnsi"/>
          <w:sz w:val="24"/>
          <w:szCs w:val="24"/>
        </w:rPr>
        <w:t xml:space="preserve">, </w:t>
      </w:r>
      <w:r w:rsidR="00472542" w:rsidRPr="006C03F7">
        <w:rPr>
          <w:rFonts w:cstheme="minorHAnsi"/>
          <w:sz w:val="24"/>
          <w:szCs w:val="24"/>
        </w:rPr>
        <w:t xml:space="preserve">this review </w:t>
      </w:r>
      <w:r w:rsidR="00651CE8" w:rsidRPr="006C03F7">
        <w:rPr>
          <w:rFonts w:cstheme="minorHAnsi"/>
          <w:sz w:val="24"/>
          <w:szCs w:val="24"/>
        </w:rPr>
        <w:t xml:space="preserve">further highlights the importance of a healthy diet </w:t>
      </w:r>
      <w:r w:rsidR="00896EA3" w:rsidRPr="006C03F7">
        <w:rPr>
          <w:rFonts w:cstheme="minorHAnsi"/>
          <w:sz w:val="24"/>
          <w:szCs w:val="24"/>
        </w:rPr>
        <w:t xml:space="preserve">avoiding excessive intake of sugar </w:t>
      </w:r>
      <w:r w:rsidR="00651CE8" w:rsidRPr="006C03F7">
        <w:rPr>
          <w:rFonts w:cstheme="minorHAnsi"/>
          <w:sz w:val="24"/>
          <w:szCs w:val="24"/>
        </w:rPr>
        <w:t>to prevent prolonged hyperglycaemia and obesity</w:t>
      </w:r>
      <w:r w:rsidR="004C0E67" w:rsidRPr="006C03F7">
        <w:rPr>
          <w:rFonts w:cstheme="minorHAnsi"/>
          <w:sz w:val="24"/>
          <w:szCs w:val="24"/>
        </w:rPr>
        <w:t xml:space="preserve"> </w:t>
      </w:r>
      <w:r w:rsidR="00651CE8" w:rsidRPr="006C03F7">
        <w:rPr>
          <w:rFonts w:cstheme="minorHAnsi"/>
          <w:sz w:val="24"/>
          <w:szCs w:val="24"/>
        </w:rPr>
        <w:t>and the resul</w:t>
      </w:r>
      <w:r w:rsidR="004C0E67" w:rsidRPr="006C03F7">
        <w:rPr>
          <w:rFonts w:cstheme="minorHAnsi"/>
          <w:sz w:val="24"/>
          <w:szCs w:val="24"/>
        </w:rPr>
        <w:t>t</w:t>
      </w:r>
      <w:r w:rsidR="00651CE8" w:rsidRPr="006C03F7">
        <w:rPr>
          <w:rFonts w:cstheme="minorHAnsi"/>
          <w:sz w:val="24"/>
          <w:szCs w:val="24"/>
        </w:rPr>
        <w:t>ing protein glycation</w:t>
      </w:r>
      <w:r w:rsidR="00E075AF" w:rsidRPr="006C03F7">
        <w:rPr>
          <w:rFonts w:cstheme="minorHAnsi"/>
          <w:sz w:val="24"/>
          <w:szCs w:val="24"/>
        </w:rPr>
        <w:t xml:space="preserve"> by glucose and carbonyl-contain</w:t>
      </w:r>
      <w:r w:rsidR="005F2C05" w:rsidRPr="006C03F7">
        <w:rPr>
          <w:rFonts w:cstheme="minorHAnsi"/>
          <w:sz w:val="24"/>
          <w:szCs w:val="24"/>
        </w:rPr>
        <w:t>in</w:t>
      </w:r>
      <w:r w:rsidR="00E075AF" w:rsidRPr="006C03F7">
        <w:rPr>
          <w:rFonts w:cstheme="minorHAnsi"/>
          <w:sz w:val="24"/>
          <w:szCs w:val="24"/>
        </w:rPr>
        <w:t>g metabo</w:t>
      </w:r>
      <w:r w:rsidR="005F2C05" w:rsidRPr="006C03F7">
        <w:rPr>
          <w:rFonts w:cstheme="minorHAnsi"/>
          <w:sz w:val="24"/>
          <w:szCs w:val="24"/>
        </w:rPr>
        <w:t>l</w:t>
      </w:r>
      <w:r w:rsidR="00E075AF" w:rsidRPr="006C03F7">
        <w:rPr>
          <w:rFonts w:cstheme="minorHAnsi"/>
          <w:sz w:val="24"/>
          <w:szCs w:val="24"/>
        </w:rPr>
        <w:t>ites</w:t>
      </w:r>
      <w:r w:rsidR="0068062D" w:rsidRPr="006C03F7">
        <w:rPr>
          <w:rFonts w:cstheme="minorHAnsi"/>
          <w:sz w:val="24"/>
          <w:szCs w:val="24"/>
        </w:rPr>
        <w:t xml:space="preserve"> </w:t>
      </w:r>
      <w:r w:rsidR="008B23E4" w:rsidRPr="006C03F7">
        <w:rPr>
          <w:rFonts w:cstheme="minorHAnsi"/>
          <w:sz w:val="24"/>
          <w:szCs w:val="24"/>
        </w:rPr>
        <w:fldChar w:fldCharType="begin">
          <w:fldData xml:space="preserve">PEVuZE5vdGU+PENpdGU+PEF1dGhvcj5IZW5uaW5nPC9BdXRob3I+PFllYXI+MjAxNjwvWWVhcj48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</w:fldData>
        </w:fldChar>
      </w:r>
      <w:r w:rsidR="004153ED" w:rsidRPr="006C03F7">
        <w:rPr>
          <w:rFonts w:cstheme="minorHAnsi"/>
          <w:sz w:val="24"/>
          <w:szCs w:val="24"/>
        </w:rPr>
        <w:instrText xml:space="preserve"> ADDIN EN.CITE </w:instrText>
      </w:r>
      <w:r w:rsidR="004153ED" w:rsidRPr="006C03F7">
        <w:rPr>
          <w:rFonts w:cstheme="minorHAnsi"/>
          <w:sz w:val="24"/>
          <w:szCs w:val="24"/>
        </w:rPr>
        <w:fldChar w:fldCharType="begin">
          <w:fldData xml:space="preserve">PEVuZE5vdGU+PENpdGU+PEF1dGhvcj5IZW5uaW5nPC9BdXRob3I+PFllYXI+MjAxNjwvWWVhcj48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</w:fldData>
        </w:fldChar>
      </w:r>
      <w:r w:rsidR="004153ED" w:rsidRPr="006C03F7">
        <w:rPr>
          <w:rFonts w:cstheme="minorHAnsi"/>
          <w:sz w:val="24"/>
          <w:szCs w:val="24"/>
        </w:rPr>
        <w:instrText xml:space="preserve"> ADDIN EN.CITE.DATA </w:instrText>
      </w:r>
      <w:r w:rsidR="004153ED" w:rsidRPr="006C03F7">
        <w:rPr>
          <w:rFonts w:cstheme="minorHAnsi"/>
          <w:sz w:val="24"/>
          <w:szCs w:val="24"/>
        </w:rPr>
      </w:r>
      <w:r w:rsidR="004153ED" w:rsidRPr="006C03F7">
        <w:rPr>
          <w:rFonts w:cstheme="minorHAnsi"/>
          <w:sz w:val="24"/>
          <w:szCs w:val="24"/>
        </w:rPr>
        <w:fldChar w:fldCharType="end"/>
      </w:r>
      <w:r w:rsidR="008B23E4" w:rsidRPr="006C03F7">
        <w:rPr>
          <w:rFonts w:cstheme="minorHAnsi"/>
          <w:sz w:val="24"/>
          <w:szCs w:val="24"/>
        </w:rPr>
      </w:r>
      <w:r w:rsidR="008B23E4" w:rsidRPr="006C03F7">
        <w:rPr>
          <w:rFonts w:cstheme="minorHAnsi"/>
          <w:sz w:val="24"/>
          <w:szCs w:val="24"/>
        </w:rPr>
        <w:fldChar w:fldCharType="separate"/>
      </w:r>
      <w:r w:rsidR="004153ED" w:rsidRPr="006C03F7">
        <w:rPr>
          <w:rFonts w:cstheme="minorHAnsi"/>
          <w:noProof/>
          <w:sz w:val="24"/>
          <w:szCs w:val="24"/>
        </w:rPr>
        <w:t>[7, 8]</w:t>
      </w:r>
      <w:r w:rsidR="008B23E4" w:rsidRPr="006C03F7">
        <w:rPr>
          <w:rFonts w:cstheme="minorHAnsi"/>
          <w:sz w:val="24"/>
          <w:szCs w:val="24"/>
        </w:rPr>
        <w:fldChar w:fldCharType="end"/>
      </w:r>
      <w:r w:rsidR="00896EA3" w:rsidRPr="006C03F7">
        <w:rPr>
          <w:rFonts w:cstheme="minorHAnsi"/>
          <w:sz w:val="24"/>
          <w:szCs w:val="24"/>
        </w:rPr>
        <w:t xml:space="preserve">. </w:t>
      </w:r>
      <w:r w:rsidR="00BA6EBB" w:rsidRPr="006C03F7">
        <w:rPr>
          <w:rFonts w:cstheme="minorHAnsi"/>
          <w:sz w:val="24"/>
          <w:szCs w:val="24"/>
        </w:rPr>
        <w:t xml:space="preserve">It must be stressed </w:t>
      </w:r>
      <w:r w:rsidR="005D3662" w:rsidRPr="006C03F7">
        <w:rPr>
          <w:rFonts w:cstheme="minorHAnsi"/>
          <w:sz w:val="24"/>
          <w:szCs w:val="24"/>
        </w:rPr>
        <w:t xml:space="preserve">though </w:t>
      </w:r>
      <w:r w:rsidR="00BA6EBB" w:rsidRPr="006C03F7">
        <w:rPr>
          <w:rFonts w:cstheme="minorHAnsi"/>
          <w:sz w:val="24"/>
          <w:szCs w:val="24"/>
        </w:rPr>
        <w:t>that the chemically reactive carbonyl group of glucose and other biochemicals is essential for the functioning of metabolic pathways such as glycolysis within the cell. The problem is having too high a concentration of these carbonyl-containing compounds within the body for too long.</w:t>
      </w:r>
      <w:r w:rsidR="004C0E67" w:rsidRPr="006C03F7">
        <w:rPr>
          <w:rFonts w:cstheme="minorHAnsi"/>
          <w:sz w:val="24"/>
          <w:szCs w:val="24"/>
        </w:rPr>
        <w:t xml:space="preserve"> </w:t>
      </w:r>
      <w:r w:rsidR="00EF0AB5" w:rsidRPr="006C03F7">
        <w:rPr>
          <w:rFonts w:cstheme="minorHAnsi"/>
          <w:sz w:val="24"/>
          <w:szCs w:val="24"/>
        </w:rPr>
        <w:t xml:space="preserve">Inherent in this </w:t>
      </w:r>
      <w:r w:rsidR="00472542" w:rsidRPr="006C03F7">
        <w:rPr>
          <w:rFonts w:cstheme="minorHAnsi"/>
          <w:sz w:val="24"/>
          <w:szCs w:val="24"/>
        </w:rPr>
        <w:t>concept</w:t>
      </w:r>
      <w:r w:rsidR="00EF0AB5" w:rsidRPr="006C03F7">
        <w:rPr>
          <w:rFonts w:cstheme="minorHAnsi"/>
          <w:sz w:val="24"/>
          <w:szCs w:val="24"/>
        </w:rPr>
        <w:t xml:space="preserve"> is the </w:t>
      </w:r>
      <w:r w:rsidR="00C41C19" w:rsidRPr="006C03F7">
        <w:rPr>
          <w:rFonts w:cstheme="minorHAnsi"/>
          <w:sz w:val="24"/>
          <w:szCs w:val="24"/>
        </w:rPr>
        <w:t xml:space="preserve">development of a basal </w:t>
      </w:r>
      <w:r w:rsidR="00E03CBB" w:rsidRPr="006C03F7">
        <w:rPr>
          <w:rFonts w:cstheme="minorHAnsi"/>
          <w:sz w:val="24"/>
          <w:szCs w:val="24"/>
        </w:rPr>
        <w:t xml:space="preserve">or </w:t>
      </w:r>
      <w:r w:rsidR="00112DEC" w:rsidRPr="006C03F7">
        <w:rPr>
          <w:rFonts w:cstheme="minorHAnsi"/>
          <w:sz w:val="24"/>
          <w:szCs w:val="24"/>
        </w:rPr>
        <w:t>low</w:t>
      </w:r>
      <w:r w:rsidR="00D83884" w:rsidRPr="006C03F7">
        <w:rPr>
          <w:rFonts w:cstheme="minorHAnsi"/>
          <w:sz w:val="24"/>
          <w:szCs w:val="24"/>
        </w:rPr>
        <w:t>-</w:t>
      </w:r>
      <w:r w:rsidR="00112DEC" w:rsidRPr="006C03F7">
        <w:rPr>
          <w:rFonts w:cstheme="minorHAnsi"/>
          <w:sz w:val="24"/>
          <w:szCs w:val="24"/>
        </w:rPr>
        <w:t>grade</w:t>
      </w:r>
      <w:r w:rsidR="00423C52" w:rsidRPr="006C03F7">
        <w:rPr>
          <w:rFonts w:cstheme="minorHAnsi"/>
          <w:sz w:val="24"/>
          <w:szCs w:val="24"/>
        </w:rPr>
        <w:t xml:space="preserve"> </w:t>
      </w:r>
      <w:r w:rsidR="00C41C19" w:rsidRPr="006C03F7">
        <w:rPr>
          <w:rFonts w:cstheme="minorHAnsi"/>
          <w:sz w:val="24"/>
          <w:szCs w:val="24"/>
        </w:rPr>
        <w:t>inflammatory state within the body</w:t>
      </w:r>
      <w:r w:rsidR="00032530" w:rsidRPr="006C03F7">
        <w:rPr>
          <w:rFonts w:cstheme="minorHAnsi"/>
          <w:sz w:val="24"/>
          <w:szCs w:val="24"/>
        </w:rPr>
        <w:t xml:space="preserve">. </w:t>
      </w:r>
      <w:r w:rsidR="000807A2" w:rsidRPr="006C03F7">
        <w:rPr>
          <w:rFonts w:cstheme="minorHAnsi"/>
          <w:sz w:val="24"/>
          <w:szCs w:val="24"/>
        </w:rPr>
        <w:t>This basal</w:t>
      </w:r>
      <w:r w:rsidR="007346FA" w:rsidRPr="006C03F7">
        <w:rPr>
          <w:rFonts w:cstheme="minorHAnsi"/>
          <w:sz w:val="24"/>
          <w:szCs w:val="24"/>
        </w:rPr>
        <w:t xml:space="preserve"> or low-grade</w:t>
      </w:r>
      <w:r w:rsidR="000807A2" w:rsidRPr="006C03F7">
        <w:rPr>
          <w:rFonts w:cstheme="minorHAnsi"/>
          <w:sz w:val="24"/>
          <w:szCs w:val="24"/>
        </w:rPr>
        <w:t xml:space="preserve"> inflammatory state may have profound consequences for the development of many diseases </w:t>
      </w:r>
      <w:r w:rsidR="00BB7E01" w:rsidRPr="006C03F7">
        <w:rPr>
          <w:rFonts w:cstheme="minorHAnsi"/>
          <w:sz w:val="24"/>
          <w:szCs w:val="24"/>
        </w:rPr>
        <w:t>linked to ageing,</w:t>
      </w:r>
      <w:r w:rsidR="00032530" w:rsidRPr="006C03F7">
        <w:rPr>
          <w:rFonts w:cstheme="minorHAnsi"/>
          <w:sz w:val="24"/>
          <w:szCs w:val="24"/>
        </w:rPr>
        <w:t xml:space="preserve"> obesity and hyperglycaemia</w:t>
      </w:r>
      <w:r w:rsidR="00BB7E01" w:rsidRPr="006C03F7">
        <w:rPr>
          <w:rFonts w:cstheme="minorHAnsi"/>
          <w:sz w:val="24"/>
          <w:szCs w:val="24"/>
        </w:rPr>
        <w:t xml:space="preserve"> </w:t>
      </w:r>
      <w:r w:rsidR="000807A2" w:rsidRPr="006C03F7">
        <w:rPr>
          <w:rFonts w:cstheme="minorHAnsi"/>
          <w:sz w:val="24"/>
          <w:szCs w:val="24"/>
        </w:rPr>
        <w:t xml:space="preserve">including </w:t>
      </w:r>
      <w:r w:rsidR="00E03CBB" w:rsidRPr="006C03F7">
        <w:rPr>
          <w:rFonts w:cstheme="minorHAnsi"/>
          <w:sz w:val="24"/>
          <w:szCs w:val="24"/>
        </w:rPr>
        <w:t xml:space="preserve">pathological </w:t>
      </w:r>
      <w:r w:rsidR="00D7605B" w:rsidRPr="006C03F7">
        <w:rPr>
          <w:rFonts w:cstheme="minorHAnsi"/>
          <w:sz w:val="24"/>
          <w:szCs w:val="24"/>
        </w:rPr>
        <w:t>COVID</w:t>
      </w:r>
      <w:r w:rsidR="00E03CBB" w:rsidRPr="006C03F7">
        <w:rPr>
          <w:rFonts w:cstheme="minorHAnsi"/>
          <w:sz w:val="24"/>
          <w:szCs w:val="24"/>
        </w:rPr>
        <w:t xml:space="preserve">-19, </w:t>
      </w:r>
      <w:r w:rsidR="000807A2" w:rsidRPr="006C03F7">
        <w:rPr>
          <w:rFonts w:cstheme="minorHAnsi"/>
          <w:sz w:val="24"/>
          <w:szCs w:val="24"/>
        </w:rPr>
        <w:t>CVD and dementia.</w:t>
      </w:r>
      <w:r w:rsidR="004078FB" w:rsidRPr="006C03F7">
        <w:rPr>
          <w:rFonts w:cstheme="minorHAnsi"/>
          <w:sz w:val="24"/>
          <w:szCs w:val="24"/>
        </w:rPr>
        <w:t xml:space="preserve"> </w:t>
      </w:r>
    </w:p>
    <w:p w14:paraId="4757923D" w14:textId="74E48897" w:rsidR="00BB44B3" w:rsidRPr="006C03F7" w:rsidRDefault="008078BC" w:rsidP="008078BC">
      <w:pPr>
        <w:spacing w:line="480" w:lineRule="auto"/>
        <w:rPr>
          <w:rFonts w:cstheme="minorHAnsi"/>
          <w:b/>
          <w:bCs/>
          <w:sz w:val="24"/>
          <w:szCs w:val="24"/>
        </w:rPr>
      </w:pPr>
      <w:r w:rsidRPr="006C03F7">
        <w:rPr>
          <w:rFonts w:cstheme="minorHAnsi"/>
          <w:b/>
          <w:bCs/>
          <w:sz w:val="24"/>
          <w:szCs w:val="24"/>
        </w:rPr>
        <w:t>Acknowledgements</w:t>
      </w:r>
    </w:p>
    <w:p w14:paraId="05921797" w14:textId="25CFF18D" w:rsidR="00BB44B3" w:rsidRPr="006C03F7" w:rsidRDefault="00BB44B3" w:rsidP="00BB44B3">
      <w:pPr>
        <w:spacing w:line="480" w:lineRule="auto"/>
        <w:jc w:val="both"/>
        <w:rPr>
          <w:rStyle w:val="normaltextrun"/>
          <w:rFonts w:cstheme="minorHAnsi"/>
          <w:sz w:val="24"/>
          <w:szCs w:val="24"/>
        </w:rPr>
      </w:pPr>
      <w:r w:rsidRPr="006C03F7">
        <w:rPr>
          <w:rFonts w:cstheme="minorHAnsi"/>
          <w:sz w:val="24"/>
          <w:szCs w:val="24"/>
        </w:rPr>
        <w:t xml:space="preserve">We would like to thank Professor Mohammad Akhtar FRS for his support and Professor Dennis Vance for stimulating the writing of this paper. Charles Birts is supported by the Against Breast Cancer Lectureship and gratefully acknowledges a programme grant from Against Breast Cancer (www.againstbreastcancer.org.uk; UK Charity 1121258). </w:t>
      </w:r>
      <w:r w:rsidRPr="006C03F7">
        <w:rPr>
          <w:rStyle w:val="normaltextrun"/>
          <w:rFonts w:cstheme="minorHAnsi"/>
          <w:sz w:val="24"/>
          <w:szCs w:val="24"/>
        </w:rPr>
        <w:t>For the purpose of open access, the author has applied a CC BY public copyright licence to any Author Accepted Manuscript version arising from this submission.</w:t>
      </w:r>
    </w:p>
    <w:p w14:paraId="25A1D03C" w14:textId="4F5116CD" w:rsidR="004B78B6" w:rsidRPr="006C03F7" w:rsidRDefault="008078BC" w:rsidP="008078BC">
      <w:pPr>
        <w:spacing w:line="480" w:lineRule="auto"/>
        <w:rPr>
          <w:rFonts w:cstheme="minorHAnsi"/>
          <w:b/>
          <w:bCs/>
          <w:sz w:val="24"/>
          <w:szCs w:val="24"/>
        </w:rPr>
      </w:pPr>
      <w:r w:rsidRPr="006C03F7">
        <w:rPr>
          <w:rFonts w:cstheme="minorHAnsi"/>
          <w:b/>
          <w:bCs/>
          <w:sz w:val="24"/>
          <w:szCs w:val="24"/>
        </w:rPr>
        <w:t>Funding sources</w:t>
      </w:r>
    </w:p>
    <w:p w14:paraId="0217676A" w14:textId="50B50D83" w:rsidR="00894506" w:rsidRPr="006C03F7" w:rsidRDefault="00894506" w:rsidP="00BB44B3">
      <w:pPr>
        <w:spacing w:line="480" w:lineRule="auto"/>
        <w:jc w:val="both"/>
        <w:rPr>
          <w:rFonts w:cstheme="minorHAnsi"/>
          <w:sz w:val="24"/>
          <w:szCs w:val="24"/>
        </w:rPr>
      </w:pPr>
      <w:r w:rsidRPr="006C03F7">
        <w:rPr>
          <w:sz w:val="24"/>
          <w:szCs w:val="24"/>
        </w:rPr>
        <w:t>This research did not receive any specific grant from funding agencies in the public, commercial, or not-for-profit sectors.</w:t>
      </w:r>
    </w:p>
    <w:p w14:paraId="560932A3" w14:textId="0CF41B0A" w:rsidR="00700C2D" w:rsidRPr="006C03F7" w:rsidRDefault="008078BC" w:rsidP="008078BC">
      <w:pPr>
        <w:spacing w:after="0" w:line="480" w:lineRule="auto"/>
        <w:rPr>
          <w:b/>
          <w:bCs/>
          <w:sz w:val="24"/>
          <w:szCs w:val="24"/>
        </w:rPr>
      </w:pPr>
      <w:r w:rsidRPr="006C03F7">
        <w:rPr>
          <w:b/>
          <w:bCs/>
          <w:sz w:val="24"/>
          <w:szCs w:val="24"/>
        </w:rPr>
        <w:t>Conflict of interest</w:t>
      </w:r>
    </w:p>
    <w:p w14:paraId="39E874A7" w14:textId="77777777" w:rsidR="00700C2D" w:rsidRPr="006C03F7" w:rsidRDefault="00700C2D" w:rsidP="00700C2D">
      <w:pPr>
        <w:spacing w:after="0" w:line="480" w:lineRule="auto"/>
        <w:jc w:val="both"/>
        <w:rPr>
          <w:sz w:val="24"/>
          <w:szCs w:val="24"/>
        </w:rPr>
      </w:pPr>
      <w:r w:rsidRPr="006C03F7">
        <w:rPr>
          <w:sz w:val="24"/>
          <w:szCs w:val="24"/>
        </w:rPr>
        <w:t>The authors declare that they have no competing interests.</w:t>
      </w:r>
    </w:p>
    <w:p w14:paraId="328A1324" w14:textId="12D9C40E" w:rsidR="00871906" w:rsidRPr="006C03F7" w:rsidRDefault="008078BC" w:rsidP="008078BC">
      <w:pPr>
        <w:spacing w:line="480" w:lineRule="auto"/>
        <w:rPr>
          <w:rFonts w:cstheme="minorHAnsi"/>
          <w:b/>
          <w:bCs/>
          <w:sz w:val="24"/>
          <w:szCs w:val="24"/>
        </w:rPr>
      </w:pPr>
      <w:r w:rsidRPr="006C03F7">
        <w:rPr>
          <w:rFonts w:cstheme="minorHAnsi"/>
          <w:b/>
          <w:bCs/>
          <w:sz w:val="24"/>
          <w:szCs w:val="24"/>
        </w:rPr>
        <w:lastRenderedPageBreak/>
        <w:t>References</w:t>
      </w:r>
    </w:p>
    <w:p w14:paraId="5309647A" w14:textId="77777777" w:rsidR="00DD4C82" w:rsidRPr="006C03F7" w:rsidRDefault="008C0F7B" w:rsidP="00DD4C82">
      <w:pPr>
        <w:pStyle w:val="EndNoteBibliography"/>
        <w:spacing w:after="0"/>
      </w:pPr>
      <w:r w:rsidRPr="006C03F7">
        <w:rPr>
          <w:rFonts w:asciiTheme="minorHAnsi" w:hAnsiTheme="minorHAnsi" w:cstheme="minorHAnsi"/>
          <w:sz w:val="24"/>
          <w:szCs w:val="24"/>
        </w:rPr>
        <w:fldChar w:fldCharType="begin"/>
      </w:r>
      <w:r w:rsidRPr="006C03F7">
        <w:rPr>
          <w:rFonts w:asciiTheme="minorHAnsi" w:hAnsiTheme="minorHAnsi" w:cstheme="minorHAnsi"/>
          <w:sz w:val="24"/>
          <w:szCs w:val="24"/>
        </w:rPr>
        <w:instrText xml:space="preserve"> ADDIN EN.REFLIST </w:instrText>
      </w:r>
      <w:r w:rsidRPr="006C03F7">
        <w:rPr>
          <w:rFonts w:asciiTheme="minorHAnsi" w:hAnsiTheme="minorHAnsi" w:cstheme="minorHAnsi"/>
          <w:sz w:val="24"/>
          <w:szCs w:val="24"/>
        </w:rPr>
        <w:fldChar w:fldCharType="separate"/>
      </w:r>
      <w:r w:rsidR="00DD4C82" w:rsidRPr="006C03F7">
        <w:t>[1] C.N. Birts, C.H. Barton, D.C. Wilton, Catalytic and non-catalytic functions of human IIA phospholipase A</w:t>
      </w:r>
      <w:r w:rsidR="00DD4C82" w:rsidRPr="006C03F7">
        <w:rPr>
          <w:vertAlign w:val="subscript"/>
        </w:rPr>
        <w:t>2</w:t>
      </w:r>
      <w:r w:rsidR="00DD4C82" w:rsidRPr="006C03F7">
        <w:t>, Trends Biochem Sci 35(1) (2010) 28-35.</w:t>
      </w:r>
    </w:p>
    <w:p w14:paraId="3466C693" w14:textId="77777777" w:rsidR="00DD4C82" w:rsidRPr="006C03F7" w:rsidRDefault="00DD4C82" w:rsidP="00DD4C82">
      <w:pPr>
        <w:pStyle w:val="EndNoteBibliography"/>
        <w:spacing w:after="0"/>
      </w:pPr>
      <w:r w:rsidRPr="006C03F7">
        <w:t>[2] C.N. Birts, C.H. Barton, D.C. Wilton, A catalytically independent physiological function for human acute phase protein group IIA phospholipase A</w:t>
      </w:r>
      <w:r w:rsidRPr="006C03F7">
        <w:rPr>
          <w:vertAlign w:val="subscript"/>
        </w:rPr>
        <w:t>2</w:t>
      </w:r>
      <w:r w:rsidRPr="006C03F7">
        <w:t>: cellular uptake facilitates cell debris removal, J Biol Chem 283(8) (2008) 5034-45.</w:t>
      </w:r>
    </w:p>
    <w:p w14:paraId="683745FD" w14:textId="77777777" w:rsidR="00DD4C82" w:rsidRPr="006C03F7" w:rsidRDefault="00DD4C82" w:rsidP="00DD4C82">
      <w:pPr>
        <w:pStyle w:val="EndNoteBibliography"/>
        <w:spacing w:after="0"/>
      </w:pPr>
      <w:r w:rsidRPr="006C03F7">
        <w:t>[3] S.A. Beers, A.G. Buckland, R.S. Koduri, W. Cho, M.H. Gelb, D.C. Wilton, The antibacterial properties of secreted phospholipases A</w:t>
      </w:r>
      <w:r w:rsidRPr="006C03F7">
        <w:rPr>
          <w:vertAlign w:val="subscript"/>
        </w:rPr>
        <w:t>2</w:t>
      </w:r>
      <w:r w:rsidRPr="006C03F7">
        <w:t>: a major physiological role for the group IIA enzyme that depends on the very high pI of the enzyme to allow penetration of the bacterial cell wall, J Biol Chem 277(3) (2002) 1788-93.</w:t>
      </w:r>
    </w:p>
    <w:p w14:paraId="3DB84BDD" w14:textId="77777777" w:rsidR="00DD4C82" w:rsidRPr="006C03F7" w:rsidRDefault="00DD4C82" w:rsidP="00DD4C82">
      <w:pPr>
        <w:pStyle w:val="EndNoteBibliography"/>
        <w:spacing w:after="0"/>
      </w:pPr>
      <w:r w:rsidRPr="006C03F7">
        <w:t>[4] C.N. Birts, D.C. Wilton, Age, obesity and hyperglycaemia: Activation of innate immunity initiates a series of molecular interactions involving anionic surfaces leading to COVID-19 morbidity and mortality, Med Hypotheses 155 (2021) 110646.</w:t>
      </w:r>
    </w:p>
    <w:p w14:paraId="49CB350A" w14:textId="77777777" w:rsidR="00DD4C82" w:rsidRPr="006C03F7" w:rsidRDefault="00DD4C82" w:rsidP="00DD4C82">
      <w:pPr>
        <w:pStyle w:val="EndNoteBibliography"/>
        <w:spacing w:after="0"/>
      </w:pPr>
      <w:r w:rsidRPr="006C03F7">
        <w:t>[5] B.I. Hudson, M.E. Lippman, Targeting RAGE Signaling in Inflammatory Disease, Annual Review of Medicine 69(1) (2018) 349-364.</w:t>
      </w:r>
    </w:p>
    <w:p w14:paraId="12B75FF1" w14:textId="77777777" w:rsidR="00DD4C82" w:rsidRPr="006C03F7" w:rsidRDefault="00DD4C82" w:rsidP="00DD4C82">
      <w:pPr>
        <w:pStyle w:val="EndNoteBibliography"/>
        <w:spacing w:after="0"/>
      </w:pPr>
      <w:r w:rsidRPr="006C03F7">
        <w:t>[6] G. Fritz, RAGE: a single receptor fits multiple ligands, Trends in Biochemical Sciences 36(12) (2011) 625-632.</w:t>
      </w:r>
    </w:p>
    <w:p w14:paraId="765C1EB7" w14:textId="77777777" w:rsidR="00DD4C82" w:rsidRPr="006C03F7" w:rsidRDefault="00DD4C82" w:rsidP="00DD4C82">
      <w:pPr>
        <w:pStyle w:val="EndNoteBibliography"/>
        <w:spacing w:after="0"/>
      </w:pPr>
      <w:r w:rsidRPr="006C03F7">
        <w:t>[7] C. Henning, M.A. Glomb, Pathways of the Maillard reaction under physiological conditions, Glycoconjugate Journal 33(4) (2016) 499-512.</w:t>
      </w:r>
    </w:p>
    <w:p w14:paraId="4E75A8B0" w14:textId="77777777" w:rsidR="00DD4C82" w:rsidRPr="006C03F7" w:rsidRDefault="00DD4C82" w:rsidP="00DD4C82">
      <w:pPr>
        <w:pStyle w:val="EndNoteBibliography"/>
        <w:spacing w:after="0"/>
      </w:pPr>
      <w:r w:rsidRPr="006C03F7">
        <w:t>[8] S. Rowan, E. Bejarano, A. Taylor, Mechanistic targeting of advanced glycation end-products in age-related diseases, Biochimica et Biophysica Acta (BBA) - Molecular Basis of Disease 1864(12) (2018) 3631-3643.</w:t>
      </w:r>
    </w:p>
    <w:p w14:paraId="1D3A5F15" w14:textId="77777777" w:rsidR="00DD4C82" w:rsidRPr="006C03F7" w:rsidRDefault="00DD4C82" w:rsidP="00DD4C82">
      <w:pPr>
        <w:pStyle w:val="EndNoteBibliography"/>
        <w:spacing w:after="0"/>
      </w:pPr>
      <w:r w:rsidRPr="006C03F7">
        <w:t>[9] G.Y. Chen, G. Nuñez, Sterile inflammation: sensing and reacting to damage, Nature Reviews Immunology 10(12) (2010) 826-837.</w:t>
      </w:r>
    </w:p>
    <w:p w14:paraId="3E0277B9" w14:textId="77777777" w:rsidR="00DD4C82" w:rsidRPr="006C03F7" w:rsidRDefault="00DD4C82" w:rsidP="00DD4C82">
      <w:pPr>
        <w:pStyle w:val="EndNoteBibliography"/>
        <w:spacing w:after="0"/>
      </w:pPr>
      <w:r w:rsidRPr="006C03F7">
        <w:t>[10] M.R. PrabhuDas, C.L. Baldwin, P.L. Bollyky, D.M.E. Bowdish, K. Drickamer, M. Febbraio, J. Herz, L. Kobzik, M. Krieger, J. Loike, B. McVicker, T.K. Means, S.K. Moestrup, S.R. Post, T. Sawamura, S. Silverstein, R.C. Speth, J.C. Telfer, G.M. Thiele, X.-Y. Wang, S.D. Wright, J. El Khoury, A Consensus Definitive Classification of Scavenger Receptors and Their Roles in Health and Disease, J Immunol 198(10) (2017) 3775-3789.</w:t>
      </w:r>
    </w:p>
    <w:p w14:paraId="1BEB39C3" w14:textId="77777777" w:rsidR="00DD4C82" w:rsidRPr="006C03F7" w:rsidRDefault="00DD4C82" w:rsidP="00DD4C82">
      <w:pPr>
        <w:pStyle w:val="EndNoteBibliography"/>
        <w:spacing w:after="0"/>
      </w:pPr>
      <w:r w:rsidRPr="006C03F7">
        <w:t>[11] F. Gomez-Peralta, P. Choudhary, E. Cosson, C. Irace, B. Rami-Merhar, A. Seibold, Understanding the clinical implications of differences between glucose management indicator and glycated haemoglobin, Diabetes, Obesity and Metabolism 24(4) (2022) 599-608.</w:t>
      </w:r>
    </w:p>
    <w:p w14:paraId="4FCC03A4" w14:textId="77777777" w:rsidR="00DD4C82" w:rsidRPr="006C03F7" w:rsidRDefault="00DD4C82" w:rsidP="00DD4C82">
      <w:pPr>
        <w:pStyle w:val="EndNoteBibliography"/>
        <w:spacing w:after="0"/>
      </w:pPr>
      <w:r w:rsidRPr="006C03F7">
        <w:t>[12] R. Ramasamy, S.J. Vannucci, S.S. Yan, K. Herold, S.F. Yan, A.M. Schmidt, Advanced glycation end products and RAGE: a common thread in aging, diabetes, neurodegeneration, and inflammation, Glycobiology 15(7) (2005) 16-28.</w:t>
      </w:r>
    </w:p>
    <w:p w14:paraId="0AAA3321" w14:textId="77777777" w:rsidR="00DD4C82" w:rsidRPr="006C03F7" w:rsidRDefault="00DD4C82" w:rsidP="00DD4C82">
      <w:pPr>
        <w:pStyle w:val="EndNoteBibliography"/>
        <w:spacing w:after="0"/>
      </w:pPr>
      <w:r w:rsidRPr="006C03F7">
        <w:t>[13] S.F. Yan, R. Ramasamy, A.M. Schmidt, Mechanisms of disease: advanced glycation end-products and their receptor in inflammation and diabetes complications, Nat Clin Pract Endocrinol Metab 4(5) (2008) 285-93.</w:t>
      </w:r>
    </w:p>
    <w:p w14:paraId="7D0DD147" w14:textId="77777777" w:rsidR="00DD4C82" w:rsidRPr="006C03F7" w:rsidRDefault="00DD4C82" w:rsidP="00DD4C82">
      <w:pPr>
        <w:pStyle w:val="EndNoteBibliography"/>
        <w:spacing w:after="0"/>
      </w:pPr>
      <w:r w:rsidRPr="006C03F7">
        <w:t>[14] N. Rabbani, M. Xue, P.J. Thornalley, Dicarbonyl stress, protein glycation and the unfolded protein response, Glycoconjugate Journal 38(3) (2021) 331-340.</w:t>
      </w:r>
    </w:p>
    <w:p w14:paraId="7F1D029E" w14:textId="77777777" w:rsidR="00DD4C82" w:rsidRPr="006C03F7" w:rsidRDefault="00DD4C82" w:rsidP="00DD4C82">
      <w:pPr>
        <w:pStyle w:val="EndNoteBibliography"/>
        <w:spacing w:after="0"/>
      </w:pPr>
      <w:r w:rsidRPr="006C03F7">
        <w:t>[15] P. Nacharaju, A.S. Acharya, Amadori rearrangement potential of hemoglobin at its glycation sites is dependent on the three-dimensional structure of protein, Biochemistry 31(50) (1992) 12673-9.</w:t>
      </w:r>
    </w:p>
    <w:p w14:paraId="00B16FA3" w14:textId="77777777" w:rsidR="00DD4C82" w:rsidRPr="006C03F7" w:rsidRDefault="00DD4C82" w:rsidP="00DD4C82">
      <w:pPr>
        <w:pStyle w:val="EndNoteBibliography"/>
        <w:spacing w:after="0"/>
      </w:pPr>
      <w:r w:rsidRPr="006C03F7">
        <w:t>[16] N.M. Sjoblom, M.M.G. Kelsey, R.A. Scheck, A Systematic Study of Selective Protein Glycation, Angewandte Chemie International Edition 57(49) (2018) 16077-16082.</w:t>
      </w:r>
    </w:p>
    <w:p w14:paraId="57508BD5" w14:textId="77777777" w:rsidR="00DD4C82" w:rsidRPr="006C03F7" w:rsidRDefault="00DD4C82" w:rsidP="00DD4C82">
      <w:pPr>
        <w:pStyle w:val="EndNoteBibliography"/>
        <w:spacing w:after="0"/>
      </w:pPr>
      <w:r w:rsidRPr="006C03F7">
        <w:t>[17] J.M. McEwen, S. Fraser, A.L.S. Guir, J. Dave, R.A. Scheck, Synergistic sequence contributions bias glycation outcomes, Nature Communications 12(1) (2021) 3316.</w:t>
      </w:r>
    </w:p>
    <w:p w14:paraId="186969F8" w14:textId="77777777" w:rsidR="00DD4C82" w:rsidRPr="006C03F7" w:rsidRDefault="00DD4C82" w:rsidP="00DD4C82">
      <w:pPr>
        <w:pStyle w:val="EndNoteBibliography"/>
        <w:spacing w:after="0"/>
      </w:pPr>
      <w:r w:rsidRPr="006C03F7">
        <w:t>[18] L.-Y. Ke, S.H. Law, V.K. Mishra, F. Parveen, H.-C. Chan, Y.-H. Lu, C.-S. Chu, Molecular and Cellular Mechanisms of Electronegative Lipoproteins in Cardiovascular Diseases, Biomedicines 8(12) (2020) 550.</w:t>
      </w:r>
    </w:p>
    <w:p w14:paraId="4882CC5E" w14:textId="77777777" w:rsidR="00DD4C82" w:rsidRPr="006C03F7" w:rsidRDefault="00DD4C82" w:rsidP="00DD4C82">
      <w:pPr>
        <w:pStyle w:val="EndNoteBibliography"/>
        <w:spacing w:after="0"/>
      </w:pPr>
      <w:r w:rsidRPr="006C03F7">
        <w:lastRenderedPageBreak/>
        <w:t>[19] A. Rivas-Urbina, A. Rull, J. Ordóñez-Llanos, L.J. Sánchez-Quesada, Electronegative LDL: An Active Player in Atherogenesis or a By- Product of Atherosclerosis?, Current Medicinal Chemistry 26(9) (2019) 1665-1679.</w:t>
      </w:r>
    </w:p>
    <w:p w14:paraId="33DAD6C6" w14:textId="77777777" w:rsidR="00DD4C82" w:rsidRPr="006C03F7" w:rsidRDefault="00DD4C82" w:rsidP="00DD4C82">
      <w:pPr>
        <w:pStyle w:val="EndNoteBibliography"/>
        <w:spacing w:after="0"/>
      </w:pPr>
      <w:r w:rsidRPr="006C03F7">
        <w:t>[20] A. Akhmedov, T. Sawamura, C.-H. Chen, S. Kraler, D. Vdovenko, T.F. Lüscher, Lectin-like oxidized low-density lipoprotein receptor-1 (LOX-1): a crucial driver of atherosclerotic cardiovascular disease, European Heart Journal 42(18) (2021) 1797-1807.</w:t>
      </w:r>
    </w:p>
    <w:p w14:paraId="0EFAC2D2" w14:textId="77777777" w:rsidR="00DD4C82" w:rsidRPr="006C03F7" w:rsidRDefault="00DD4C82" w:rsidP="00DD4C82">
      <w:pPr>
        <w:pStyle w:val="EndNoteBibliography"/>
        <w:spacing w:after="0"/>
      </w:pPr>
      <w:r w:rsidRPr="006C03F7">
        <w:t>[21] J. Barreto, S.K. Karathanasis, A. Remaley, A.C. Sposito, Role of LOX-1 (Lectin-Like Oxidized Low-Density Lipoprotein Receptor 1) as a Cardiovascular Risk Predictor, Arteriosclerosis, Thrombosis, and Vascular Biology 41(1) (2021) 153-166.</w:t>
      </w:r>
    </w:p>
    <w:p w14:paraId="3BBFE691" w14:textId="77777777" w:rsidR="00DD4C82" w:rsidRPr="006C03F7" w:rsidRDefault="00DD4C82" w:rsidP="00DD4C82">
      <w:pPr>
        <w:pStyle w:val="EndNoteBibliography"/>
        <w:spacing w:after="0"/>
      </w:pPr>
      <w:r w:rsidRPr="006C03F7">
        <w:t>[22] D.-Y. Chen, T. Sawamura, R.A.F. Dixon, J.L. Sánchez-Quesada, C.-H. Chen, Autoimmune Rheumatic Diseases: An Update on the Role of Atherogenic Electronegative LDL and Potential Therapeutic Strategies, Journal of Clinical Medicine 10(9) (2021) 1992.</w:t>
      </w:r>
    </w:p>
    <w:p w14:paraId="463FAF74" w14:textId="77777777" w:rsidR="00DD4C82" w:rsidRPr="006C03F7" w:rsidRDefault="00DD4C82" w:rsidP="00DD4C82">
      <w:pPr>
        <w:pStyle w:val="EndNoteBibliography"/>
        <w:spacing w:after="0"/>
      </w:pPr>
      <w:r w:rsidRPr="006C03F7">
        <w:t>[23] L. Goldstein Joseph, Y.K. Ho, K. Basu Sandip, S. Brown Michael, Binding site on macrophages that mediates uptake and degradation of acetylated low density lipoprotein, producing massive cholesterol deposition, Proceedings of the National Academy of Sciences 76(1) (1979) 333-337.</w:t>
      </w:r>
    </w:p>
    <w:p w14:paraId="00F52A98" w14:textId="77777777" w:rsidR="00DD4C82" w:rsidRPr="006C03F7" w:rsidRDefault="00DD4C82" w:rsidP="00DD4C82">
      <w:pPr>
        <w:pStyle w:val="EndNoteBibliography"/>
        <w:spacing w:after="0"/>
      </w:pPr>
      <w:r w:rsidRPr="006C03F7">
        <w:t>[24] T. Henriksen, E.M. Mahoney, D. Steinberg, Enhanced macrophage degradation of low density lipoprotein previously incubated with cultured endothelial cells: recognition by receptors for acetylated low density lipoproteins, Proceedings of the National Academy of Sciences 78(10) (1981) 6499-6503.</w:t>
      </w:r>
    </w:p>
    <w:p w14:paraId="736A073E" w14:textId="77777777" w:rsidR="00DD4C82" w:rsidRPr="006C03F7" w:rsidRDefault="00DD4C82" w:rsidP="00DD4C82">
      <w:pPr>
        <w:pStyle w:val="EndNoteBibliography"/>
        <w:spacing w:after="0"/>
      </w:pPr>
      <w:r w:rsidRPr="006C03F7">
        <w:t>[25] H. Itabe, T. Obama, The Oxidized Lipoproteins In Vivo: Its Diversity and Behavior in the Human Circulation, International Journal of Molecular Sciences 24(6) (2023) 5747.</w:t>
      </w:r>
    </w:p>
    <w:p w14:paraId="2B1B1035" w14:textId="77777777" w:rsidR="00DD4C82" w:rsidRPr="006C03F7" w:rsidRDefault="00DD4C82" w:rsidP="00DD4C82">
      <w:pPr>
        <w:pStyle w:val="EndNoteBibliography"/>
        <w:spacing w:after="0"/>
      </w:pPr>
      <w:r w:rsidRPr="006C03F7">
        <w:t>[26] A.G. Creriche, A.J.C. Stahl, Glycation and oxidation of human low density lipoproteins reduces heparin binding and modifies charge, Scandinavian Journal of Clinical and Laboratory Investigation 53(2) (1993) 125-132.</w:t>
      </w:r>
    </w:p>
    <w:p w14:paraId="49AA8695" w14:textId="77777777" w:rsidR="00DD4C82" w:rsidRPr="006C03F7" w:rsidRDefault="00DD4C82" w:rsidP="00DD4C82">
      <w:pPr>
        <w:pStyle w:val="EndNoteBibliography"/>
        <w:spacing w:after="0"/>
      </w:pPr>
      <w:r w:rsidRPr="006C03F7">
        <w:t>[27] S. Huang, L. Henry, Y.K. Ho, H.J. Pownall, G. Rudenko, Mechanism of LDL binding and release probed by structure-based mutagenesis of the LDL receptor [S], Journal of Lipid Research 51(2) (2010) 297-308.</w:t>
      </w:r>
    </w:p>
    <w:p w14:paraId="4CBCC5A7" w14:textId="77777777" w:rsidR="00DD4C82" w:rsidRPr="006C03F7" w:rsidRDefault="00DD4C82" w:rsidP="00DD4C82">
      <w:pPr>
        <w:pStyle w:val="EndNoteBibliography"/>
        <w:spacing w:after="0"/>
      </w:pPr>
      <w:r w:rsidRPr="006C03F7">
        <w:t>[28] A.J. Kattoor, S.H. Kanuri, J.L. Mehta, Role of Ox-LDL and LOX-1 in Atherogenesis, Curr Med Chem 26(9) (2019) 1693-1700.</w:t>
      </w:r>
    </w:p>
    <w:p w14:paraId="323A1DD6" w14:textId="77777777" w:rsidR="00DD4C82" w:rsidRPr="006C03F7" w:rsidRDefault="00DD4C82" w:rsidP="00DD4C82">
      <w:pPr>
        <w:pStyle w:val="EndNoteBibliography"/>
        <w:spacing w:after="0"/>
      </w:pPr>
      <w:r w:rsidRPr="006C03F7">
        <w:t>[29] A.J. Kattoor, A. Goel, J.L. Mehta, LOX-1: Regulation, Signaling and Its Role in Atherosclerosis, Antioxidants 8(7) (2019) 218.</w:t>
      </w:r>
    </w:p>
    <w:p w14:paraId="3A53132A" w14:textId="77777777" w:rsidR="00DD4C82" w:rsidRPr="006C03F7" w:rsidRDefault="00DD4C82" w:rsidP="00DD4C82">
      <w:pPr>
        <w:pStyle w:val="EndNoteBibliography"/>
        <w:spacing w:after="0"/>
      </w:pPr>
      <w:r w:rsidRPr="006C03F7">
        <w:t>[30] K. Tian, S. Ogura, P.J. Little, S.-w. Xu, T. Sawamura, Targeting LOX-1 in atherosclerosis and vasculopathy: current knowledge and future perspectives, Annals of the New York Academy of Sciences 1443(1) (2019) 34-53.</w:t>
      </w:r>
    </w:p>
    <w:p w14:paraId="3BF0CAD4" w14:textId="77777777" w:rsidR="00DD4C82" w:rsidRPr="006C03F7" w:rsidRDefault="00DD4C82" w:rsidP="00DD4C82">
      <w:pPr>
        <w:pStyle w:val="EndNoteBibliography"/>
        <w:spacing w:after="0"/>
      </w:pPr>
      <w:r w:rsidRPr="006C03F7">
        <w:t>[31] T. Sawamura, N. Kume, T. Aoyama, H. Moriwaki, H. Hoshikawa, Y. Aiba, T. Tanaka, S. Miwa, Y. Katsura, T. Kita, T. Masaki, An endothelial receptor for oxidized low-density lipoprotein, Nature 386(6620) (1997) 73-77.</w:t>
      </w:r>
    </w:p>
    <w:p w14:paraId="2B1B016B" w14:textId="77777777" w:rsidR="00DD4C82" w:rsidRPr="006C03F7" w:rsidRDefault="00DD4C82" w:rsidP="00DD4C82">
      <w:pPr>
        <w:pStyle w:val="EndNoteBibliography"/>
        <w:spacing w:after="0"/>
      </w:pPr>
      <w:r w:rsidRPr="006C03F7">
        <w:t>[32] T. Sawamura, A. Kakino, Y. Fujita, LOX-1: a multiligand receptor at the crossroads of response to danger signals, Current Opinion in Lipidology 23(5) (2012) 439-445.</w:t>
      </w:r>
    </w:p>
    <w:p w14:paraId="079B53B2" w14:textId="77777777" w:rsidR="00DD4C82" w:rsidRPr="006C03F7" w:rsidRDefault="00DD4C82" w:rsidP="00DD4C82">
      <w:pPr>
        <w:pStyle w:val="EndNoteBibliography"/>
        <w:spacing w:after="0"/>
      </w:pPr>
      <w:r w:rsidRPr="006C03F7">
        <w:t>[33] I. Ohki, T. Ishigaki, T. Oyama, S. Matsunaga, Q. Xie, M. Ohnishi-Kameyama, T. Murata, D. Tsuchiya, S. Machida, K. Morikawa, S.-i. Tate, Crystal Structure of Human Lectin-like, Oxidized Low-Density Lipoprotein Receptor 1 Ligand Binding Domain and Its Ligand Recognition Mode to OxLDL, Structure 13(6) (2005) 905-917.</w:t>
      </w:r>
    </w:p>
    <w:p w14:paraId="6CC4D5DB" w14:textId="77777777" w:rsidR="00DD4C82" w:rsidRPr="006C03F7" w:rsidRDefault="00DD4C82" w:rsidP="00DD4C82">
      <w:pPr>
        <w:pStyle w:val="EndNoteBibliography"/>
        <w:spacing w:after="0"/>
      </w:pPr>
      <w:r w:rsidRPr="006C03F7">
        <w:t>[34] P.L. Hermonat, H. Zhu, M. Cao, J.L. Mehta, LOX-1 transcription, Cardiovasc Drugs Ther 25(5) (2011) 393-400.</w:t>
      </w:r>
    </w:p>
    <w:p w14:paraId="66E3FFBA" w14:textId="77777777" w:rsidR="00DD4C82" w:rsidRPr="006C03F7" w:rsidRDefault="00DD4C82" w:rsidP="00DD4C82">
      <w:pPr>
        <w:pStyle w:val="EndNoteBibliography"/>
        <w:spacing w:after="0"/>
      </w:pPr>
      <w:r w:rsidRPr="006C03F7">
        <w:t>[35] D.L. Kober, T.J. Brett, TREM2-Ligand Interactions in Health and Disease, J Mol Biol 429(11) (2017) 1607-1629.</w:t>
      </w:r>
    </w:p>
    <w:p w14:paraId="0E07AF6E" w14:textId="77777777" w:rsidR="00DD4C82" w:rsidRPr="006C03F7" w:rsidRDefault="00DD4C82" w:rsidP="00DD4C82">
      <w:pPr>
        <w:pStyle w:val="EndNoteBibliography"/>
        <w:spacing w:after="0"/>
      </w:pPr>
      <w:r w:rsidRPr="006C03F7">
        <w:t>[36] Y. Shi, D.M. Holtzman, Interplay between innate immunity and Alzheimer disease: APOE and TREM2 in the spotlight, Nat Rev Immunol 18(12) (2018) 759-772.</w:t>
      </w:r>
    </w:p>
    <w:p w14:paraId="0CB8FFAC" w14:textId="77777777" w:rsidR="00DD4C82" w:rsidRPr="006C03F7" w:rsidRDefault="00DD4C82" w:rsidP="00DD4C82">
      <w:pPr>
        <w:pStyle w:val="EndNoteBibliography"/>
        <w:spacing w:after="0"/>
      </w:pPr>
      <w:r w:rsidRPr="006C03F7">
        <w:t>[37] A. Deczkowska, A. Weiner, I. Amit, The Physiology, Pathology, and Potential Therapeutic Applications of the TREM2 Signaling Pathway, Cell 181(6) (2020) 1207-1217.</w:t>
      </w:r>
    </w:p>
    <w:p w14:paraId="5F65B72C" w14:textId="77777777" w:rsidR="00DD4C82" w:rsidRPr="006C03F7" w:rsidRDefault="00DD4C82" w:rsidP="00DD4C82">
      <w:pPr>
        <w:pStyle w:val="EndNoteBibliography"/>
        <w:spacing w:after="0"/>
      </w:pPr>
      <w:r w:rsidRPr="006C03F7">
        <w:lastRenderedPageBreak/>
        <w:t>[38] E.O. Olufunmilayo, R.M.D. Holsinger, Variant TREM2 Signaling in Alzheimer's Disease, Journal of Molecular Biology 434(7) (2022) 167470.</w:t>
      </w:r>
    </w:p>
    <w:p w14:paraId="6004FDC4" w14:textId="77777777" w:rsidR="00DD4C82" w:rsidRPr="006C03F7" w:rsidRDefault="00DD4C82" w:rsidP="00DD4C82">
      <w:pPr>
        <w:pStyle w:val="EndNoteBibliography"/>
        <w:spacing w:after="0"/>
      </w:pPr>
      <w:r w:rsidRPr="006C03F7">
        <w:t>[39] I. Sirangelo, C. Iannuzzi, Understanding the Role of Protein Glycation in the Amyloid Aggregation Process, Int J Mol Sci 22(12) (2021) 6609.</w:t>
      </w:r>
    </w:p>
    <w:p w14:paraId="7ECA3EA9" w14:textId="77777777" w:rsidR="00DD4C82" w:rsidRPr="006C03F7" w:rsidRDefault="00DD4C82" w:rsidP="00DD4C82">
      <w:pPr>
        <w:pStyle w:val="EndNoteBibliography"/>
        <w:spacing w:after="0"/>
      </w:pPr>
      <w:r w:rsidRPr="006C03F7">
        <w:t>[40] N. Scott-Hewitt, F. Perrucci, R. Morini, M. Erreni, M. Mahoney, A. Witkowska, A. Carey, E. Faggiani, L.T. Schuetz, S. Mason, M. Tamborini, M. Bizzotto, L. Passoni, F. Filipello, R. Jahn, B. Stevens, M. Matteoli, Local externalization of phosphatidylserine mediates developmental synaptic pruning by microglia, The EMBO Journal 39(16) (2020) e105380.</w:t>
      </w:r>
    </w:p>
    <w:p w14:paraId="55A2C436" w14:textId="77777777" w:rsidR="00DD4C82" w:rsidRPr="006C03F7" w:rsidRDefault="00DD4C82" w:rsidP="00DD4C82">
      <w:pPr>
        <w:pStyle w:val="EndNoteBibliography"/>
        <w:spacing w:after="0"/>
      </w:pPr>
      <w:r w:rsidRPr="006C03F7">
        <w:t>[41] Y. Zhao, X. Wu, X. Li, L.-L. Jiang, X. Gui, Y. Liu, Y. Sun, B. Zhu, J.C. Piña-Crespo, M. Zhang, N. Zhang, X. Chen, G. Bu, Z. An, T.Y. Huang, H. Xu, TREM2 Is a Receptor for β-Amyloid that Mediates Microglial Function, Neuron 97(5) (2018) 1023-1031.e7.</w:t>
      </w:r>
    </w:p>
    <w:p w14:paraId="403EB86F" w14:textId="77777777" w:rsidR="00DD4C82" w:rsidRPr="006C03F7" w:rsidRDefault="00DD4C82" w:rsidP="00DD4C82">
      <w:pPr>
        <w:pStyle w:val="EndNoteBibliography"/>
        <w:spacing w:after="0"/>
      </w:pPr>
      <w:r w:rsidRPr="006C03F7">
        <w:t>[42] Y. Atagi, C.-C. Liu, M.M. Painter, X.-F. Chen, C. Verbeeck, H. Zheng, X. Li, R. Rademakers, S.S. Kang, H. Xu, S. Younkin, P. Das, J.D. Fryer, G. Bu, Apolipoprotein E Is a Ligand for Triggering Receptor Expressed on Myeloid Cells 2 (TREM2) *, Journal of Biological Chemistry 290(43) (2015) 26043-26050.</w:t>
      </w:r>
    </w:p>
    <w:p w14:paraId="4539DF3C" w14:textId="77777777" w:rsidR="00DD4C82" w:rsidRPr="006C03F7" w:rsidRDefault="00DD4C82" w:rsidP="00DD4C82">
      <w:pPr>
        <w:pStyle w:val="EndNoteBibliography"/>
        <w:spacing w:after="0"/>
      </w:pPr>
      <w:r w:rsidRPr="006C03F7">
        <w:t>[43] C.C. Bailey, L.B. DeVaux, M. Farzan, The Triggering Receptor Expressed on Myeloid Cells 2 Binds Apolipoprotein E, J Biol Chem 290(43) (2015) 26033-42.</w:t>
      </w:r>
    </w:p>
    <w:p w14:paraId="097F29C4" w14:textId="77777777" w:rsidR="00DD4C82" w:rsidRPr="006C03F7" w:rsidRDefault="00DD4C82" w:rsidP="00DD4C82">
      <w:pPr>
        <w:pStyle w:val="EndNoteBibliography"/>
        <w:spacing w:after="0"/>
      </w:pPr>
      <w:r w:rsidRPr="006C03F7">
        <w:t>[44] A. Braley, T. Kwak, J. Jules, E. Harja, R. Landgraf, B.I. Hudson, Regulation of Receptor for Advanced Glycation End Products (RAGE) Ectodomain Shedding and Its Role in Cell Function*, Journal of Biological Chemistry 291(23) (2016) 12057-12073.</w:t>
      </w:r>
    </w:p>
    <w:p w14:paraId="7F20690E" w14:textId="77777777" w:rsidR="00DD4C82" w:rsidRPr="006C03F7" w:rsidRDefault="00DD4C82" w:rsidP="00DD4C82">
      <w:pPr>
        <w:pStyle w:val="EndNoteBibliography"/>
        <w:spacing w:after="0"/>
      </w:pPr>
      <w:r w:rsidRPr="006C03F7">
        <w:t>[45] H. Mitsuoka, N. Kume, K. Hayashida, A. Inui-Hayashiada, Y. Aramaki, M. Toyohara, T. Jinnai, E. Nishi, T. Kita, Interleukin 18 stimulates release of soluble lectin-like oxidized LDL receptor-1 (sLOX-1), Atherosclerosis 202(1) (2009) 176-182.</w:t>
      </w:r>
    </w:p>
    <w:p w14:paraId="26348A2E" w14:textId="77777777" w:rsidR="00DD4C82" w:rsidRPr="006C03F7" w:rsidRDefault="00DD4C82" w:rsidP="00DD4C82">
      <w:pPr>
        <w:pStyle w:val="EndNoteBibliography"/>
        <w:spacing w:after="0"/>
      </w:pPr>
      <w:r w:rsidRPr="006C03F7">
        <w:t>[46] P. Thornton, J. Sevalle, M.J. Deery, G. Fraser, Y. Zhou, S. Ståhl, E.H. Franssen, R.B. Dodd, S. Qamar, B. Gomez Perez-Nievas, L.S. Nicol, S. Eketjäll, J. Revell, C. Jones, A. Billinton, P.H. St George-Hyslop, I. Chessell, D.C. Crowther, TREM2 shedding by cleavage at the H157-S158 bond is accelerated for the Alzheimer's disease-associated H157Y variant, EMBO Molecular Medicine 9(10) (2017) 1366-1378.</w:t>
      </w:r>
    </w:p>
    <w:p w14:paraId="2B4A178B" w14:textId="77777777" w:rsidR="00DD4C82" w:rsidRPr="006C03F7" w:rsidRDefault="00DD4C82" w:rsidP="00DD4C82">
      <w:pPr>
        <w:pStyle w:val="EndNoteBibliography"/>
        <w:spacing w:after="0"/>
      </w:pPr>
      <w:r w:rsidRPr="006C03F7">
        <w:t>[47] L. Sun, T. Ishida, T. Yasuda, Y. Kojima, T. Honjo, Y. Yamamoto, H. Yamamoto, S. Ishibashi, K.-i. Hirata, Y. Hayashi, RAGE mediates oxidized LDL-induced pro-inflammatory effects and atherosclerosis in non-diabetic LDL receptor-deficient mice, Cardiovascular Research 82(2) (2009) 371-381.</w:t>
      </w:r>
    </w:p>
    <w:p w14:paraId="18B3E595" w14:textId="77777777" w:rsidR="00DD4C82" w:rsidRPr="006C03F7" w:rsidRDefault="00DD4C82" w:rsidP="00DD4C82">
      <w:pPr>
        <w:pStyle w:val="EndNoteBibliography"/>
        <w:spacing w:after="0"/>
      </w:pPr>
      <w:r w:rsidRPr="006C03F7">
        <w:t>[48] Y. Dong, C. D'Mello, W. Pinsky, B.M. Lozinski, D.K. Kaushik, S. Ghorbani, D. Moezzi, D. Brown, F.C. Melo, S. Zandee, T. Vo, A. Prat, S.N. Whitehead, V.W. Yong, Oxidized phosphatidylcholines found in multiple sclerosis lesions mediate neurodegeneration and are neutralized by microglia, Nat Neurosci 24(4) (2021) 489-503.</w:t>
      </w:r>
    </w:p>
    <w:p w14:paraId="3BA7536D" w14:textId="77777777" w:rsidR="00DD4C82" w:rsidRPr="006C03F7" w:rsidRDefault="00DD4C82" w:rsidP="00DD4C82">
      <w:pPr>
        <w:pStyle w:val="EndNoteBibliography"/>
        <w:spacing w:after="0"/>
      </w:pPr>
      <w:r w:rsidRPr="006C03F7">
        <w:t>[49] J. Kankaanpää, S.P. Turunen, V. Moilanen, S. Hörkkö, A.M. Remes, Cerebrospinal fluid antibodies to oxidized LDL are increased in Alzheimer's disease, Neurobiology of Disease 33(3) (2009) 467-472.</w:t>
      </w:r>
    </w:p>
    <w:p w14:paraId="19FF917A" w14:textId="77777777" w:rsidR="00DD4C82" w:rsidRPr="006C03F7" w:rsidRDefault="00DD4C82" w:rsidP="00DD4C82">
      <w:pPr>
        <w:pStyle w:val="EndNoteBibliography"/>
      </w:pPr>
      <w:r w:rsidRPr="006C03F7">
        <w:t>[50] M.P.H. Schreurs, C.A. Hubel, I.M. Bernstein, A. Jeyabalan, M.J. Cipolla, Increased oxidized low-density lipoprotein causes blood-brain barrier disruption in early-onset preeclampsia through LOX-1, The FASEB Journal 27(3) (2013) 1254-1263.</w:t>
      </w:r>
    </w:p>
    <w:p w14:paraId="27A5937D" w14:textId="16B78896" w:rsidR="00A00D11" w:rsidRDefault="008C0F7B" w:rsidP="00D641E6">
      <w:pPr>
        <w:spacing w:line="480" w:lineRule="auto"/>
        <w:jc w:val="both"/>
        <w:rPr>
          <w:rFonts w:cstheme="minorHAnsi"/>
          <w:sz w:val="24"/>
          <w:szCs w:val="24"/>
        </w:rPr>
      </w:pPr>
      <w:r w:rsidRPr="006C03F7">
        <w:rPr>
          <w:rFonts w:cstheme="minorHAnsi"/>
          <w:sz w:val="24"/>
          <w:szCs w:val="24"/>
        </w:rPr>
        <w:fldChar w:fldCharType="end"/>
      </w:r>
    </w:p>
    <w:p w14:paraId="4A7A54C3" w14:textId="77777777" w:rsidR="008078BC" w:rsidRDefault="008078BC" w:rsidP="00D641E6">
      <w:pPr>
        <w:spacing w:line="480" w:lineRule="auto"/>
        <w:jc w:val="both"/>
        <w:rPr>
          <w:rFonts w:cstheme="minorHAnsi"/>
          <w:sz w:val="24"/>
          <w:szCs w:val="24"/>
        </w:rPr>
      </w:pPr>
    </w:p>
    <w:p w14:paraId="2F56556F" w14:textId="77777777" w:rsidR="008078BC" w:rsidRDefault="008078BC" w:rsidP="00D641E6">
      <w:pPr>
        <w:spacing w:line="480" w:lineRule="auto"/>
        <w:jc w:val="both"/>
        <w:rPr>
          <w:rFonts w:cstheme="minorHAnsi"/>
          <w:sz w:val="24"/>
          <w:szCs w:val="24"/>
        </w:rPr>
      </w:pPr>
    </w:p>
    <w:p w14:paraId="26ACB217" w14:textId="77777777" w:rsidR="008078BC" w:rsidRPr="006C03F7" w:rsidRDefault="008078BC" w:rsidP="00D641E6">
      <w:pPr>
        <w:spacing w:line="480" w:lineRule="auto"/>
        <w:jc w:val="both"/>
        <w:rPr>
          <w:rFonts w:cstheme="minorHAnsi"/>
          <w:sz w:val="24"/>
          <w:szCs w:val="24"/>
        </w:rPr>
      </w:pPr>
    </w:p>
    <w:p w14:paraId="7778A778" w14:textId="30D0DB64" w:rsidR="00700C2D" w:rsidRPr="006C03F7" w:rsidRDefault="00700C2D" w:rsidP="008078BC">
      <w:pPr>
        <w:spacing w:line="480" w:lineRule="auto"/>
        <w:rPr>
          <w:rFonts w:cstheme="minorHAnsi"/>
          <w:b/>
          <w:bCs/>
          <w:sz w:val="24"/>
          <w:szCs w:val="24"/>
        </w:rPr>
      </w:pPr>
      <w:r w:rsidRPr="006C03F7">
        <w:rPr>
          <w:rFonts w:cstheme="minorHAnsi"/>
          <w:b/>
          <w:bCs/>
          <w:sz w:val="24"/>
          <w:szCs w:val="24"/>
        </w:rPr>
        <w:lastRenderedPageBreak/>
        <w:t>F</w:t>
      </w:r>
      <w:r w:rsidR="008078BC" w:rsidRPr="006C03F7">
        <w:rPr>
          <w:rFonts w:cstheme="minorHAnsi"/>
          <w:b/>
          <w:bCs/>
          <w:sz w:val="24"/>
          <w:szCs w:val="24"/>
        </w:rPr>
        <w:t xml:space="preserve">igure </w:t>
      </w:r>
      <w:r w:rsidR="008078BC">
        <w:rPr>
          <w:rFonts w:cstheme="minorHAnsi"/>
          <w:b/>
          <w:bCs/>
          <w:sz w:val="24"/>
          <w:szCs w:val="24"/>
        </w:rPr>
        <w:t>Legends</w:t>
      </w:r>
    </w:p>
    <w:p w14:paraId="0DCDFA8F" w14:textId="77777777" w:rsidR="0018452A" w:rsidRPr="006C03F7" w:rsidRDefault="0018452A" w:rsidP="0018452A">
      <w:pPr>
        <w:spacing w:line="480" w:lineRule="auto"/>
        <w:jc w:val="both"/>
        <w:rPr>
          <w:rFonts w:cstheme="minorHAnsi"/>
          <w:sz w:val="24"/>
          <w:szCs w:val="24"/>
        </w:rPr>
      </w:pPr>
      <w:r w:rsidRPr="006C03F7">
        <w:rPr>
          <w:rFonts w:cstheme="minorHAnsi"/>
          <w:b/>
          <w:bCs/>
          <w:sz w:val="24"/>
          <w:szCs w:val="24"/>
        </w:rPr>
        <w:t xml:space="preserve">Figure 1: Proposed role of LDL glycation in driving cardiovascular disease in aging, diabetic and/or obese patients. </w:t>
      </w:r>
      <w:r w:rsidRPr="006C03F7">
        <w:rPr>
          <w:rFonts w:cstheme="minorHAnsi"/>
          <w:sz w:val="24"/>
          <w:szCs w:val="24"/>
        </w:rPr>
        <w:t>In a younger healthy person with a normal BMI, LDL is taken up by cells of the body, particularly hepatocytes, via the LDL receptor to provide the cell with the cholesterol it requires for normal function. In the case of hepatocytes, large amounts of cholesterol are required for bile acid synthesis.  Increasing age, compounded by obesity and hyperglycaemia as seen in Type II diabetes will promote protein glycation and other chemical modifications to produce negatively-charged LDL (oxidised LDL). This modified protein no longer binds to the LDL receptor but binds to the innate immunity receptor, LOX-1, via electrostatic interactions, stimulating multiple pathways leading to CVD.</w:t>
      </w:r>
    </w:p>
    <w:p w14:paraId="0ADCA851" w14:textId="577D63E4" w:rsidR="00D639AF" w:rsidRPr="006C03F7" w:rsidRDefault="00D639AF" w:rsidP="008078BC">
      <w:pPr>
        <w:spacing w:line="480" w:lineRule="auto"/>
        <w:rPr>
          <w:rFonts w:cstheme="minorHAnsi"/>
          <w:b/>
          <w:bCs/>
          <w:sz w:val="24"/>
          <w:szCs w:val="24"/>
        </w:rPr>
      </w:pPr>
    </w:p>
    <w:p w14:paraId="049AFD63" w14:textId="3D3909C6" w:rsidR="00A72DC1" w:rsidRPr="006C03F7" w:rsidRDefault="00A72DC1" w:rsidP="00A72DC1">
      <w:pPr>
        <w:spacing w:line="480" w:lineRule="auto"/>
        <w:jc w:val="both"/>
        <w:rPr>
          <w:rFonts w:cstheme="minorHAnsi"/>
          <w:sz w:val="24"/>
          <w:szCs w:val="24"/>
        </w:rPr>
      </w:pPr>
      <w:r w:rsidRPr="006C03F7">
        <w:rPr>
          <w:rFonts w:cstheme="minorHAnsi"/>
          <w:b/>
          <w:bCs/>
          <w:sz w:val="24"/>
          <w:szCs w:val="24"/>
        </w:rPr>
        <w:t xml:space="preserve">Figure 2: Proposed role of glycated proteins and/ or anionic macromolecules from aging, diabetes, obesity or traumatic brain injury through interaction with TREM2 in dementia. </w:t>
      </w:r>
      <w:r w:rsidRPr="006C03F7">
        <w:rPr>
          <w:rFonts w:cstheme="minorHAnsi"/>
          <w:sz w:val="24"/>
          <w:szCs w:val="24"/>
        </w:rPr>
        <w:t xml:space="preserve">In a younger healthy person with a normal BMI the receptor on glial cells, TREM2 is a typical innate immunity receptor that is proposed to be involved in amyloid processing and may prevent amyloid accumulation and dementia. </w:t>
      </w:r>
      <w:r w:rsidR="00034F3A">
        <w:rPr>
          <w:rFonts w:cstheme="minorHAnsi"/>
          <w:sz w:val="24"/>
          <w:szCs w:val="24"/>
        </w:rPr>
        <w:t>We hypothesise</w:t>
      </w:r>
      <w:r w:rsidRPr="006C03F7">
        <w:rPr>
          <w:rFonts w:cstheme="minorHAnsi"/>
          <w:sz w:val="24"/>
          <w:szCs w:val="24"/>
        </w:rPr>
        <w:t xml:space="preserve"> that anionic macromolecules that can arise from protein glycation or as a result of the release of cell debris due to traumatic brain injury can bind to TREM2.  This binding may adversely affect amyloid processing in the later stages of dementia </w:t>
      </w:r>
      <w:r w:rsidRPr="006C03F7">
        <w:rPr>
          <w:rFonts w:cstheme="minorHAnsi"/>
          <w:sz w:val="24"/>
          <w:szCs w:val="24"/>
        </w:rPr>
        <w:fldChar w:fldCharType="begin">
          <w:fldData xml:space="preserve">PEVuZE5vdGU+PENpdGU+PEF1dGhvcj5TaGk8L0F1dGhvcj48WWVhcj4yMDE4PC9ZZWFyPjxSZWNO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TaGk8L0F1dGhvcj48WWVhcj4yMDE4PC9ZZWFyPjxSZWNO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Pr="006C03F7">
        <w:rPr>
          <w:rFonts w:cstheme="minorHAnsi"/>
          <w:sz w:val="24"/>
          <w:szCs w:val="24"/>
        </w:rPr>
      </w:r>
      <w:r w:rsidRPr="006C03F7">
        <w:rPr>
          <w:rFonts w:cstheme="minorHAnsi"/>
          <w:sz w:val="24"/>
          <w:szCs w:val="24"/>
        </w:rPr>
        <w:fldChar w:fldCharType="separate"/>
      </w:r>
      <w:r w:rsidR="00C63D87" w:rsidRPr="006C03F7">
        <w:rPr>
          <w:rFonts w:cstheme="minorHAnsi"/>
          <w:noProof/>
          <w:sz w:val="24"/>
          <w:szCs w:val="24"/>
        </w:rPr>
        <w:t>[36]</w:t>
      </w:r>
      <w:r w:rsidRPr="006C03F7">
        <w:rPr>
          <w:rFonts w:cstheme="minorHAnsi"/>
          <w:sz w:val="24"/>
          <w:szCs w:val="24"/>
        </w:rPr>
        <w:fldChar w:fldCharType="end"/>
      </w:r>
      <w:r w:rsidRPr="006C03F7">
        <w:rPr>
          <w:rFonts w:cstheme="minorHAnsi"/>
          <w:sz w:val="24"/>
          <w:szCs w:val="24"/>
        </w:rPr>
        <w:t xml:space="preserve">. We hypothesise that electronegative (oxidised) LDL acts as an anionic ligand for TREM2 and adversely affects TREM2 function (Fig. 3). </w:t>
      </w:r>
    </w:p>
    <w:p w14:paraId="169F905D" w14:textId="77777777" w:rsidR="00700C2D" w:rsidRPr="006C03F7" w:rsidRDefault="00700C2D" w:rsidP="00700C2D">
      <w:pPr>
        <w:spacing w:line="480" w:lineRule="auto"/>
        <w:jc w:val="center"/>
        <w:rPr>
          <w:rFonts w:cstheme="minorHAnsi"/>
          <w:b/>
          <w:bCs/>
          <w:sz w:val="24"/>
          <w:szCs w:val="24"/>
        </w:rPr>
      </w:pPr>
    </w:p>
    <w:p w14:paraId="3B2746EC" w14:textId="77777777" w:rsidR="00A72DC1" w:rsidRPr="006C03F7" w:rsidRDefault="00A72DC1" w:rsidP="00700C2D">
      <w:pPr>
        <w:spacing w:line="480" w:lineRule="auto"/>
        <w:jc w:val="center"/>
        <w:rPr>
          <w:rFonts w:cstheme="minorHAnsi"/>
          <w:b/>
          <w:bCs/>
          <w:sz w:val="24"/>
          <w:szCs w:val="24"/>
        </w:rPr>
      </w:pPr>
    </w:p>
    <w:p w14:paraId="4BE7E602" w14:textId="77777777" w:rsidR="00A72DC1" w:rsidRPr="006C03F7" w:rsidRDefault="00A72DC1" w:rsidP="00700C2D">
      <w:pPr>
        <w:spacing w:line="480" w:lineRule="auto"/>
        <w:jc w:val="center"/>
        <w:rPr>
          <w:rFonts w:cstheme="minorHAnsi"/>
          <w:b/>
          <w:bCs/>
          <w:sz w:val="24"/>
          <w:szCs w:val="24"/>
        </w:rPr>
      </w:pPr>
    </w:p>
    <w:p w14:paraId="360110F8" w14:textId="7FC96F5F" w:rsidR="00831C81" w:rsidRPr="003A5916" w:rsidRDefault="00831C81" w:rsidP="00C77C29">
      <w:pPr>
        <w:spacing w:line="480" w:lineRule="auto"/>
        <w:jc w:val="both"/>
        <w:rPr>
          <w:rFonts w:cstheme="minorHAnsi"/>
          <w:sz w:val="24"/>
          <w:szCs w:val="24"/>
        </w:rPr>
      </w:pPr>
      <w:r w:rsidRPr="006C03F7">
        <w:rPr>
          <w:rFonts w:cstheme="minorHAnsi"/>
          <w:b/>
          <w:bCs/>
          <w:sz w:val="24"/>
          <w:szCs w:val="24"/>
        </w:rPr>
        <w:t>Fig</w:t>
      </w:r>
      <w:r w:rsidR="00694B29" w:rsidRPr="006C03F7">
        <w:rPr>
          <w:rFonts w:cstheme="minorHAnsi"/>
          <w:b/>
          <w:bCs/>
          <w:sz w:val="24"/>
          <w:szCs w:val="24"/>
        </w:rPr>
        <w:t>ure</w:t>
      </w:r>
      <w:r w:rsidRPr="006C03F7">
        <w:rPr>
          <w:rFonts w:cstheme="minorHAnsi"/>
          <w:b/>
          <w:bCs/>
          <w:sz w:val="24"/>
          <w:szCs w:val="24"/>
        </w:rPr>
        <w:t xml:space="preserve"> 3</w:t>
      </w:r>
      <w:r w:rsidR="00694B29" w:rsidRPr="006C03F7">
        <w:rPr>
          <w:rFonts w:cstheme="minorHAnsi"/>
          <w:b/>
          <w:bCs/>
          <w:sz w:val="24"/>
          <w:szCs w:val="24"/>
        </w:rPr>
        <w:t>:</w:t>
      </w:r>
      <w:r w:rsidRPr="006C03F7">
        <w:rPr>
          <w:rFonts w:cstheme="minorHAnsi"/>
          <w:sz w:val="24"/>
          <w:szCs w:val="24"/>
        </w:rPr>
        <w:t xml:space="preserve"> </w:t>
      </w:r>
      <w:r w:rsidR="00FE466A" w:rsidRPr="006C03F7">
        <w:rPr>
          <w:rFonts w:cstheme="minorHAnsi"/>
          <w:b/>
          <w:bCs/>
          <w:sz w:val="24"/>
          <w:szCs w:val="24"/>
        </w:rPr>
        <w:t xml:space="preserve">Proposed role of </w:t>
      </w:r>
      <w:r w:rsidR="003A5A23" w:rsidRPr="006C03F7">
        <w:rPr>
          <w:rFonts w:cstheme="minorHAnsi"/>
          <w:b/>
          <w:bCs/>
          <w:sz w:val="24"/>
          <w:szCs w:val="24"/>
        </w:rPr>
        <w:t xml:space="preserve">oxidised LDL in lung </w:t>
      </w:r>
      <w:r w:rsidR="00185908" w:rsidRPr="006C03F7">
        <w:rPr>
          <w:rFonts w:cstheme="minorHAnsi"/>
          <w:b/>
          <w:bCs/>
          <w:sz w:val="24"/>
          <w:szCs w:val="24"/>
        </w:rPr>
        <w:t>disease, CVD and dementia.</w:t>
      </w:r>
      <w:r w:rsidR="00185908" w:rsidRPr="006C03F7">
        <w:rPr>
          <w:rFonts w:cstheme="minorHAnsi"/>
          <w:sz w:val="24"/>
          <w:szCs w:val="24"/>
        </w:rPr>
        <w:t xml:space="preserve"> </w:t>
      </w:r>
      <w:r w:rsidRPr="006C03F7">
        <w:rPr>
          <w:rFonts w:cstheme="minorHAnsi"/>
          <w:sz w:val="24"/>
          <w:szCs w:val="24"/>
        </w:rPr>
        <w:t>We hypothesise that electronegative (oxidised) LDL may also be the common ligand in exacerbating lung disease via RAGE and dementia via TREM2</w:t>
      </w:r>
      <w:r w:rsidR="00613A48" w:rsidRPr="006C03F7">
        <w:rPr>
          <w:rFonts w:cstheme="minorHAnsi"/>
          <w:sz w:val="24"/>
          <w:szCs w:val="24"/>
        </w:rPr>
        <w:t xml:space="preserve"> as well as being central to CVD</w:t>
      </w:r>
      <w:r w:rsidRPr="006C03F7">
        <w:rPr>
          <w:rFonts w:cstheme="minorHAnsi"/>
          <w:sz w:val="24"/>
          <w:szCs w:val="24"/>
        </w:rPr>
        <w:t xml:space="preserve">. This hypothesis would fit with factors such as age, obesity and hyperglycaemia that are linked to these </w:t>
      </w:r>
      <w:r w:rsidR="00613A48" w:rsidRPr="006C03F7">
        <w:rPr>
          <w:rFonts w:cstheme="minorHAnsi"/>
          <w:sz w:val="24"/>
          <w:szCs w:val="24"/>
        </w:rPr>
        <w:t xml:space="preserve">three </w:t>
      </w:r>
      <w:r w:rsidRPr="006C03F7">
        <w:rPr>
          <w:rFonts w:cstheme="minorHAnsi"/>
          <w:sz w:val="24"/>
          <w:szCs w:val="24"/>
        </w:rPr>
        <w:t xml:space="preserve">pathological conditions. It is possible that each receptor, on binding this modified LDL, can adversely affect other tissues as these receptors have a wider distribution in body tissues </w:t>
      </w:r>
      <w:r w:rsidR="00774F53" w:rsidRPr="006C03F7">
        <w:rPr>
          <w:rFonts w:cstheme="minorHAnsi"/>
          <w:sz w:val="24"/>
          <w:szCs w:val="24"/>
        </w:rPr>
        <w:fldChar w:fldCharType="begin">
          <w:fldData xml:space="preserve">PEVuZE5vdGU+PENpdGU+PEF1dGhvcj5IdWRzb248L0F1dGhvcj48WWVhcj4yMDE4PC9ZZWFyPjxS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</w:fldData>
        </w:fldChar>
      </w:r>
      <w:r w:rsidR="00C63D87" w:rsidRPr="006C03F7">
        <w:rPr>
          <w:rFonts w:cstheme="minorHAnsi"/>
          <w:sz w:val="24"/>
          <w:szCs w:val="24"/>
        </w:rPr>
        <w:instrText xml:space="preserve"> ADDIN EN.CITE </w:instrText>
      </w:r>
      <w:r w:rsidR="00C63D87" w:rsidRPr="006C03F7">
        <w:rPr>
          <w:rFonts w:cstheme="minorHAnsi"/>
          <w:sz w:val="24"/>
          <w:szCs w:val="24"/>
        </w:rPr>
        <w:fldChar w:fldCharType="begin">
          <w:fldData xml:space="preserve">PEVuZE5vdGU+PENpdGU+PEF1dGhvcj5IdWRzb248L0F1dGhvcj48WWVhcj4yMDE4PC9ZZWFyPjxS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</w:fldData>
        </w:fldChar>
      </w:r>
      <w:r w:rsidR="00C63D87" w:rsidRPr="006C03F7">
        <w:rPr>
          <w:rFonts w:cstheme="minorHAnsi"/>
          <w:sz w:val="24"/>
          <w:szCs w:val="24"/>
        </w:rPr>
        <w:instrText xml:space="preserve"> ADDIN EN.CITE.DATA </w:instrText>
      </w:r>
      <w:r w:rsidR="00C63D87" w:rsidRPr="006C03F7">
        <w:rPr>
          <w:rFonts w:cstheme="minorHAnsi"/>
          <w:sz w:val="24"/>
          <w:szCs w:val="24"/>
        </w:rPr>
      </w:r>
      <w:r w:rsidR="00C63D87" w:rsidRPr="006C03F7">
        <w:rPr>
          <w:rFonts w:cstheme="minorHAnsi"/>
          <w:sz w:val="24"/>
          <w:szCs w:val="24"/>
        </w:rPr>
        <w:fldChar w:fldCharType="end"/>
      </w:r>
      <w:r w:rsidR="00774F53" w:rsidRPr="006C03F7">
        <w:rPr>
          <w:rFonts w:cstheme="minorHAnsi"/>
          <w:sz w:val="24"/>
          <w:szCs w:val="24"/>
        </w:rPr>
      </w:r>
      <w:r w:rsidR="00774F53" w:rsidRPr="006C03F7">
        <w:rPr>
          <w:rFonts w:cstheme="minorHAnsi"/>
          <w:sz w:val="24"/>
          <w:szCs w:val="24"/>
        </w:rPr>
        <w:fldChar w:fldCharType="separate"/>
      </w:r>
      <w:r w:rsidR="00C63D87" w:rsidRPr="006C03F7">
        <w:rPr>
          <w:rFonts w:cstheme="minorHAnsi"/>
          <w:noProof/>
          <w:sz w:val="24"/>
          <w:szCs w:val="24"/>
        </w:rPr>
        <w:t>[5, 20, 35]</w:t>
      </w:r>
      <w:r w:rsidR="00774F53" w:rsidRPr="006C03F7">
        <w:rPr>
          <w:rFonts w:cstheme="minorHAnsi"/>
          <w:sz w:val="24"/>
          <w:szCs w:val="24"/>
        </w:rPr>
        <w:fldChar w:fldCharType="end"/>
      </w:r>
      <w:r w:rsidRPr="006C03F7">
        <w:rPr>
          <w:rFonts w:cstheme="minorHAnsi"/>
          <w:sz w:val="24"/>
          <w:szCs w:val="24"/>
        </w:rPr>
        <w:t>.</w:t>
      </w:r>
      <w:r w:rsidRPr="003A5916">
        <w:rPr>
          <w:rFonts w:cstheme="minorHAnsi"/>
          <w:sz w:val="24"/>
          <w:szCs w:val="24"/>
        </w:rPr>
        <w:t xml:space="preserve"> </w:t>
      </w:r>
    </w:p>
    <w:sectPr w:rsidR="00831C81" w:rsidRPr="003A591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A365B" w14:textId="77777777" w:rsidR="00B61155" w:rsidRDefault="00B61155" w:rsidP="00314195">
      <w:pPr>
        <w:spacing w:after="0" w:line="240" w:lineRule="auto"/>
      </w:pPr>
      <w:r>
        <w:separator/>
      </w:r>
    </w:p>
  </w:endnote>
  <w:endnote w:type="continuationSeparator" w:id="0">
    <w:p w14:paraId="59915AD6" w14:textId="77777777" w:rsidR="00B61155" w:rsidRDefault="00B61155" w:rsidP="0031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780802"/>
      <w:docPartObj>
        <w:docPartGallery w:val="Page Numbers (Bottom of Page)"/>
        <w:docPartUnique/>
      </w:docPartObj>
    </w:sdtPr>
    <w:sdtEndPr>
      <w:rPr>
        <w:noProof/>
      </w:rPr>
    </w:sdtEndPr>
    <w:sdtContent>
      <w:p w14:paraId="4BD56679" w14:textId="3DFFDA80" w:rsidR="00314195" w:rsidRDefault="003141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56F7F5" w14:textId="77777777" w:rsidR="00314195" w:rsidRDefault="003141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4B6F9" w14:textId="77777777" w:rsidR="00B61155" w:rsidRDefault="00B61155" w:rsidP="00314195">
      <w:pPr>
        <w:spacing w:after="0" w:line="240" w:lineRule="auto"/>
      </w:pPr>
      <w:r>
        <w:separator/>
      </w:r>
    </w:p>
  </w:footnote>
  <w:footnote w:type="continuationSeparator" w:id="0">
    <w:p w14:paraId="7CF9CE1B" w14:textId="77777777" w:rsidR="00B61155" w:rsidRDefault="00B61155" w:rsidP="0031419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sv5xptb0a029eeartx0aws5xxzzxrxxp2f&quot;&gt;Electronegative LDL 2022-Converted&lt;record-ids&gt;&lt;item&gt;1&lt;/item&gt;&lt;item&gt;2&lt;/item&gt;&lt;item&gt;3&lt;/item&gt;&lt;item&gt;4&lt;/item&gt;&lt;item&gt;5&lt;/item&gt;&lt;item&gt;6&lt;/item&gt;&lt;item&gt;7&lt;/item&gt;&lt;item&gt;8&lt;/item&gt;&lt;item&gt;9&lt;/item&gt;&lt;item&gt;10&lt;/item&gt;&lt;item&gt;11&lt;/item&gt;&lt;item&gt;13&lt;/item&gt;&lt;item&gt;18&lt;/item&gt;&lt;item&gt;19&lt;/item&gt;&lt;item&gt;20&lt;/item&gt;&lt;item&gt;21&lt;/item&gt;&lt;item&gt;22&lt;/item&gt;&lt;item&gt;23&lt;/item&gt;&lt;item&gt;24&lt;/item&gt;&lt;item&gt;30&lt;/item&gt;&lt;item&gt;31&lt;/item&gt;&lt;item&gt;32&lt;/item&gt;&lt;item&gt;33&lt;/item&gt;&lt;item&gt;34&lt;/item&gt;&lt;item&gt;35&lt;/item&gt;&lt;item&gt;37&lt;/item&gt;&lt;item&gt;38&lt;/item&gt;&lt;item&gt;39&lt;/item&gt;&lt;item&gt;40&lt;/item&gt;&lt;item&gt;41&lt;/item&gt;&lt;item&gt;42&lt;/item&gt;&lt;item&gt;45&lt;/item&gt;&lt;item&gt;46&lt;/item&gt;&lt;item&gt;47&lt;/item&gt;&lt;item&gt;48&lt;/item&gt;&lt;item&gt;49&lt;/item&gt;&lt;item&gt;50&lt;/item&gt;&lt;item&gt;51&lt;/item&gt;&lt;item&gt;52&lt;/item&gt;&lt;item&gt;53&lt;/item&gt;&lt;item&gt;54&lt;/item&gt;&lt;item&gt;58&lt;/item&gt;&lt;item&gt;59&lt;/item&gt;&lt;item&gt;60&lt;/item&gt;&lt;item&gt;61&lt;/item&gt;&lt;item&gt;62&lt;/item&gt;&lt;item&gt;63&lt;/item&gt;&lt;item&gt;64&lt;/item&gt;&lt;item&gt;65&lt;/item&gt;&lt;item&gt;67&lt;/item&gt;&lt;/record-ids&gt;&lt;/item&gt;&lt;/Libraries&gt;"/>
  </w:docVars>
  <w:rsids>
    <w:rsidRoot w:val="00F96CFC"/>
    <w:rsid w:val="00000586"/>
    <w:rsid w:val="0000266C"/>
    <w:rsid w:val="00003380"/>
    <w:rsid w:val="0000622C"/>
    <w:rsid w:val="000067FF"/>
    <w:rsid w:val="00007AAC"/>
    <w:rsid w:val="000108FF"/>
    <w:rsid w:val="00012455"/>
    <w:rsid w:val="000137C1"/>
    <w:rsid w:val="00014885"/>
    <w:rsid w:val="00015FB5"/>
    <w:rsid w:val="0002152E"/>
    <w:rsid w:val="000228A3"/>
    <w:rsid w:val="00031C4E"/>
    <w:rsid w:val="00032530"/>
    <w:rsid w:val="00034F3A"/>
    <w:rsid w:val="00040625"/>
    <w:rsid w:val="00044844"/>
    <w:rsid w:val="000458C1"/>
    <w:rsid w:val="00050204"/>
    <w:rsid w:val="00050B1D"/>
    <w:rsid w:val="0005303F"/>
    <w:rsid w:val="00055283"/>
    <w:rsid w:val="00055A72"/>
    <w:rsid w:val="00056B8A"/>
    <w:rsid w:val="0005758A"/>
    <w:rsid w:val="00062828"/>
    <w:rsid w:val="000637BD"/>
    <w:rsid w:val="00065840"/>
    <w:rsid w:val="00071D98"/>
    <w:rsid w:val="000721A3"/>
    <w:rsid w:val="0007704D"/>
    <w:rsid w:val="000807A2"/>
    <w:rsid w:val="00080826"/>
    <w:rsid w:val="00081453"/>
    <w:rsid w:val="00086667"/>
    <w:rsid w:val="00086D6F"/>
    <w:rsid w:val="00092CA3"/>
    <w:rsid w:val="00093B67"/>
    <w:rsid w:val="000A131C"/>
    <w:rsid w:val="000A3051"/>
    <w:rsid w:val="000B09A1"/>
    <w:rsid w:val="000C0126"/>
    <w:rsid w:val="000C5E39"/>
    <w:rsid w:val="000C75B2"/>
    <w:rsid w:val="000C770F"/>
    <w:rsid w:val="000D0E4A"/>
    <w:rsid w:val="000D1981"/>
    <w:rsid w:val="000D2FF3"/>
    <w:rsid w:val="000D3F21"/>
    <w:rsid w:val="000D4024"/>
    <w:rsid w:val="000D4A6C"/>
    <w:rsid w:val="000D631B"/>
    <w:rsid w:val="000D6809"/>
    <w:rsid w:val="000E2B93"/>
    <w:rsid w:val="000E2BED"/>
    <w:rsid w:val="000E31EC"/>
    <w:rsid w:val="000E3A75"/>
    <w:rsid w:val="000E6EDD"/>
    <w:rsid w:val="000E7354"/>
    <w:rsid w:val="000F3201"/>
    <w:rsid w:val="0010171E"/>
    <w:rsid w:val="001024E3"/>
    <w:rsid w:val="0011081D"/>
    <w:rsid w:val="00110934"/>
    <w:rsid w:val="00112C32"/>
    <w:rsid w:val="00112DEC"/>
    <w:rsid w:val="00112F84"/>
    <w:rsid w:val="00114756"/>
    <w:rsid w:val="001151D1"/>
    <w:rsid w:val="0012395F"/>
    <w:rsid w:val="0012483D"/>
    <w:rsid w:val="00130415"/>
    <w:rsid w:val="00140593"/>
    <w:rsid w:val="001432B9"/>
    <w:rsid w:val="00143C75"/>
    <w:rsid w:val="001561B4"/>
    <w:rsid w:val="001620BB"/>
    <w:rsid w:val="00166A79"/>
    <w:rsid w:val="00176547"/>
    <w:rsid w:val="001776E3"/>
    <w:rsid w:val="00177876"/>
    <w:rsid w:val="00182D0F"/>
    <w:rsid w:val="00182D8C"/>
    <w:rsid w:val="0018452A"/>
    <w:rsid w:val="00184A3C"/>
    <w:rsid w:val="00185244"/>
    <w:rsid w:val="00185908"/>
    <w:rsid w:val="00191EF9"/>
    <w:rsid w:val="0019223A"/>
    <w:rsid w:val="00192403"/>
    <w:rsid w:val="00193F0B"/>
    <w:rsid w:val="001968BD"/>
    <w:rsid w:val="001979A9"/>
    <w:rsid w:val="001A18E1"/>
    <w:rsid w:val="001A73A2"/>
    <w:rsid w:val="001B2BF0"/>
    <w:rsid w:val="001B3FC3"/>
    <w:rsid w:val="001B425E"/>
    <w:rsid w:val="001C2A3E"/>
    <w:rsid w:val="001C66B1"/>
    <w:rsid w:val="001D10B0"/>
    <w:rsid w:val="001D119D"/>
    <w:rsid w:val="001D20BF"/>
    <w:rsid w:val="001D7A40"/>
    <w:rsid w:val="001E0B0B"/>
    <w:rsid w:val="001E244D"/>
    <w:rsid w:val="001E4FC3"/>
    <w:rsid w:val="001E5C37"/>
    <w:rsid w:val="001E5D95"/>
    <w:rsid w:val="001F0000"/>
    <w:rsid w:val="001F36B6"/>
    <w:rsid w:val="001F3FCE"/>
    <w:rsid w:val="001F41F0"/>
    <w:rsid w:val="001F6F2B"/>
    <w:rsid w:val="001F7490"/>
    <w:rsid w:val="002001AB"/>
    <w:rsid w:val="00203697"/>
    <w:rsid w:val="00203BBF"/>
    <w:rsid w:val="00203CB6"/>
    <w:rsid w:val="00203CFE"/>
    <w:rsid w:val="00204D35"/>
    <w:rsid w:val="00206C5D"/>
    <w:rsid w:val="00213BCF"/>
    <w:rsid w:val="00213F81"/>
    <w:rsid w:val="00215ABD"/>
    <w:rsid w:val="00217A61"/>
    <w:rsid w:val="002235BE"/>
    <w:rsid w:val="00223D86"/>
    <w:rsid w:val="00227123"/>
    <w:rsid w:val="00231FBF"/>
    <w:rsid w:val="00232245"/>
    <w:rsid w:val="0023244F"/>
    <w:rsid w:val="0023316D"/>
    <w:rsid w:val="00234002"/>
    <w:rsid w:val="002343AD"/>
    <w:rsid w:val="00234D85"/>
    <w:rsid w:val="00234F44"/>
    <w:rsid w:val="00237E14"/>
    <w:rsid w:val="00237F96"/>
    <w:rsid w:val="00240C9D"/>
    <w:rsid w:val="00244434"/>
    <w:rsid w:val="00245E14"/>
    <w:rsid w:val="002629FC"/>
    <w:rsid w:val="002644DF"/>
    <w:rsid w:val="00266A44"/>
    <w:rsid w:val="00266B1B"/>
    <w:rsid w:val="00267230"/>
    <w:rsid w:val="00267C88"/>
    <w:rsid w:val="002702EE"/>
    <w:rsid w:val="00271957"/>
    <w:rsid w:val="00273055"/>
    <w:rsid w:val="00273C9D"/>
    <w:rsid w:val="00274C45"/>
    <w:rsid w:val="002757EB"/>
    <w:rsid w:val="002761A3"/>
    <w:rsid w:val="00282CD9"/>
    <w:rsid w:val="002A0650"/>
    <w:rsid w:val="002A23FE"/>
    <w:rsid w:val="002A2F1A"/>
    <w:rsid w:val="002A34A0"/>
    <w:rsid w:val="002A4FFF"/>
    <w:rsid w:val="002A5B88"/>
    <w:rsid w:val="002A5E0E"/>
    <w:rsid w:val="002A60DF"/>
    <w:rsid w:val="002A7CB9"/>
    <w:rsid w:val="002A7D13"/>
    <w:rsid w:val="002B2190"/>
    <w:rsid w:val="002B5558"/>
    <w:rsid w:val="002C1285"/>
    <w:rsid w:val="002C3880"/>
    <w:rsid w:val="002C6462"/>
    <w:rsid w:val="002C6DD3"/>
    <w:rsid w:val="002C7A29"/>
    <w:rsid w:val="002C7A62"/>
    <w:rsid w:val="002D1030"/>
    <w:rsid w:val="002D1FA3"/>
    <w:rsid w:val="002D3227"/>
    <w:rsid w:val="002E0D2E"/>
    <w:rsid w:val="002E4CBF"/>
    <w:rsid w:val="002E544F"/>
    <w:rsid w:val="002E7672"/>
    <w:rsid w:val="002F6511"/>
    <w:rsid w:val="002F7F3A"/>
    <w:rsid w:val="0030099B"/>
    <w:rsid w:val="00302D7A"/>
    <w:rsid w:val="00303132"/>
    <w:rsid w:val="0030434D"/>
    <w:rsid w:val="00305B4E"/>
    <w:rsid w:val="00310D2E"/>
    <w:rsid w:val="00314195"/>
    <w:rsid w:val="00322133"/>
    <w:rsid w:val="00323205"/>
    <w:rsid w:val="00323D99"/>
    <w:rsid w:val="00324277"/>
    <w:rsid w:val="00325113"/>
    <w:rsid w:val="00327267"/>
    <w:rsid w:val="00330927"/>
    <w:rsid w:val="003326F3"/>
    <w:rsid w:val="00332B70"/>
    <w:rsid w:val="0033643E"/>
    <w:rsid w:val="00336C6D"/>
    <w:rsid w:val="00340CD6"/>
    <w:rsid w:val="0034475B"/>
    <w:rsid w:val="003469EF"/>
    <w:rsid w:val="00351591"/>
    <w:rsid w:val="00353EA1"/>
    <w:rsid w:val="00355EB8"/>
    <w:rsid w:val="00361014"/>
    <w:rsid w:val="00363085"/>
    <w:rsid w:val="00363E1A"/>
    <w:rsid w:val="00363F21"/>
    <w:rsid w:val="00365D44"/>
    <w:rsid w:val="00371C8B"/>
    <w:rsid w:val="00373077"/>
    <w:rsid w:val="00373D9E"/>
    <w:rsid w:val="00373E75"/>
    <w:rsid w:val="003874AD"/>
    <w:rsid w:val="00390622"/>
    <w:rsid w:val="00390886"/>
    <w:rsid w:val="003914F4"/>
    <w:rsid w:val="00392D4E"/>
    <w:rsid w:val="00395878"/>
    <w:rsid w:val="003A2789"/>
    <w:rsid w:val="003A53B8"/>
    <w:rsid w:val="003A5916"/>
    <w:rsid w:val="003A5A23"/>
    <w:rsid w:val="003A6F2E"/>
    <w:rsid w:val="003A795A"/>
    <w:rsid w:val="003B001C"/>
    <w:rsid w:val="003B3562"/>
    <w:rsid w:val="003B3C4C"/>
    <w:rsid w:val="003B5120"/>
    <w:rsid w:val="003B5D2D"/>
    <w:rsid w:val="003C0C76"/>
    <w:rsid w:val="003C4E09"/>
    <w:rsid w:val="003C63BE"/>
    <w:rsid w:val="003C6F3A"/>
    <w:rsid w:val="003D12AF"/>
    <w:rsid w:val="003D1BDF"/>
    <w:rsid w:val="003D510C"/>
    <w:rsid w:val="003D5AAB"/>
    <w:rsid w:val="003E1165"/>
    <w:rsid w:val="003E4600"/>
    <w:rsid w:val="003E7DB1"/>
    <w:rsid w:val="003F1396"/>
    <w:rsid w:val="003F203B"/>
    <w:rsid w:val="003F4263"/>
    <w:rsid w:val="003F56BA"/>
    <w:rsid w:val="003F5B72"/>
    <w:rsid w:val="004005E8"/>
    <w:rsid w:val="00402C96"/>
    <w:rsid w:val="004078FB"/>
    <w:rsid w:val="00407C28"/>
    <w:rsid w:val="00414B50"/>
    <w:rsid w:val="004153ED"/>
    <w:rsid w:val="00416D38"/>
    <w:rsid w:val="00416EFB"/>
    <w:rsid w:val="0041746E"/>
    <w:rsid w:val="0042018F"/>
    <w:rsid w:val="00420238"/>
    <w:rsid w:val="0042138D"/>
    <w:rsid w:val="00421F67"/>
    <w:rsid w:val="00423459"/>
    <w:rsid w:val="00423C52"/>
    <w:rsid w:val="0042532F"/>
    <w:rsid w:val="00427A9C"/>
    <w:rsid w:val="00434D48"/>
    <w:rsid w:val="0044417B"/>
    <w:rsid w:val="004533BC"/>
    <w:rsid w:val="0045618C"/>
    <w:rsid w:val="00460E58"/>
    <w:rsid w:val="004617F2"/>
    <w:rsid w:val="00462ED7"/>
    <w:rsid w:val="004630A3"/>
    <w:rsid w:val="0046659E"/>
    <w:rsid w:val="00466EBB"/>
    <w:rsid w:val="00467E2C"/>
    <w:rsid w:val="00472542"/>
    <w:rsid w:val="004733EF"/>
    <w:rsid w:val="004804CB"/>
    <w:rsid w:val="00483378"/>
    <w:rsid w:val="004840E2"/>
    <w:rsid w:val="00484F9C"/>
    <w:rsid w:val="0048643B"/>
    <w:rsid w:val="00486A29"/>
    <w:rsid w:val="0048782A"/>
    <w:rsid w:val="00491B2B"/>
    <w:rsid w:val="00496151"/>
    <w:rsid w:val="00497AAF"/>
    <w:rsid w:val="004A20BA"/>
    <w:rsid w:val="004A43AF"/>
    <w:rsid w:val="004A4E49"/>
    <w:rsid w:val="004A5587"/>
    <w:rsid w:val="004B0EDC"/>
    <w:rsid w:val="004B3900"/>
    <w:rsid w:val="004B5268"/>
    <w:rsid w:val="004B636E"/>
    <w:rsid w:val="004B78A1"/>
    <w:rsid w:val="004B78B6"/>
    <w:rsid w:val="004B7A82"/>
    <w:rsid w:val="004C0E67"/>
    <w:rsid w:val="004C2935"/>
    <w:rsid w:val="004C441F"/>
    <w:rsid w:val="004C4AFD"/>
    <w:rsid w:val="004C6505"/>
    <w:rsid w:val="004D1108"/>
    <w:rsid w:val="004D1172"/>
    <w:rsid w:val="004D2284"/>
    <w:rsid w:val="004D2E7E"/>
    <w:rsid w:val="004D594F"/>
    <w:rsid w:val="004D75CD"/>
    <w:rsid w:val="004E062F"/>
    <w:rsid w:val="004E0CB1"/>
    <w:rsid w:val="004E2134"/>
    <w:rsid w:val="004E3861"/>
    <w:rsid w:val="004F26E0"/>
    <w:rsid w:val="004F71F6"/>
    <w:rsid w:val="00500ECF"/>
    <w:rsid w:val="005041AB"/>
    <w:rsid w:val="00507088"/>
    <w:rsid w:val="0051007D"/>
    <w:rsid w:val="005148B2"/>
    <w:rsid w:val="005157DE"/>
    <w:rsid w:val="00516501"/>
    <w:rsid w:val="00517DBA"/>
    <w:rsid w:val="0053098C"/>
    <w:rsid w:val="00535E5A"/>
    <w:rsid w:val="0054050C"/>
    <w:rsid w:val="005470BF"/>
    <w:rsid w:val="00550985"/>
    <w:rsid w:val="00550C48"/>
    <w:rsid w:val="00550D17"/>
    <w:rsid w:val="00553B96"/>
    <w:rsid w:val="00557297"/>
    <w:rsid w:val="00560DE9"/>
    <w:rsid w:val="00563E83"/>
    <w:rsid w:val="00565F03"/>
    <w:rsid w:val="00567F5C"/>
    <w:rsid w:val="005713AE"/>
    <w:rsid w:val="0057582C"/>
    <w:rsid w:val="00583315"/>
    <w:rsid w:val="0058583A"/>
    <w:rsid w:val="005862C5"/>
    <w:rsid w:val="005866CE"/>
    <w:rsid w:val="005873FA"/>
    <w:rsid w:val="005915B0"/>
    <w:rsid w:val="005920C5"/>
    <w:rsid w:val="00592396"/>
    <w:rsid w:val="005954BB"/>
    <w:rsid w:val="00597F5F"/>
    <w:rsid w:val="005A1815"/>
    <w:rsid w:val="005A20AF"/>
    <w:rsid w:val="005A3362"/>
    <w:rsid w:val="005A5146"/>
    <w:rsid w:val="005A6C11"/>
    <w:rsid w:val="005A7364"/>
    <w:rsid w:val="005A7711"/>
    <w:rsid w:val="005B0085"/>
    <w:rsid w:val="005B6531"/>
    <w:rsid w:val="005C3607"/>
    <w:rsid w:val="005C3AD8"/>
    <w:rsid w:val="005C6F97"/>
    <w:rsid w:val="005D1B91"/>
    <w:rsid w:val="005D3662"/>
    <w:rsid w:val="005D51DE"/>
    <w:rsid w:val="005D6072"/>
    <w:rsid w:val="005D60F6"/>
    <w:rsid w:val="005E0BCA"/>
    <w:rsid w:val="005E1985"/>
    <w:rsid w:val="005E54C0"/>
    <w:rsid w:val="005F230C"/>
    <w:rsid w:val="005F2AA2"/>
    <w:rsid w:val="005F2C05"/>
    <w:rsid w:val="005F2D32"/>
    <w:rsid w:val="005F53F0"/>
    <w:rsid w:val="00603D7A"/>
    <w:rsid w:val="0060728A"/>
    <w:rsid w:val="00610109"/>
    <w:rsid w:val="00613A48"/>
    <w:rsid w:val="0061451C"/>
    <w:rsid w:val="00615B0F"/>
    <w:rsid w:val="00624863"/>
    <w:rsid w:val="0062786D"/>
    <w:rsid w:val="0063071C"/>
    <w:rsid w:val="00633083"/>
    <w:rsid w:val="00635987"/>
    <w:rsid w:val="00636CC2"/>
    <w:rsid w:val="00637C43"/>
    <w:rsid w:val="00645460"/>
    <w:rsid w:val="006476F3"/>
    <w:rsid w:val="006479B6"/>
    <w:rsid w:val="00647A95"/>
    <w:rsid w:val="00651CE8"/>
    <w:rsid w:val="00653796"/>
    <w:rsid w:val="0065509D"/>
    <w:rsid w:val="00655D89"/>
    <w:rsid w:val="00656EDE"/>
    <w:rsid w:val="006605A3"/>
    <w:rsid w:val="00660C8D"/>
    <w:rsid w:val="00662E8B"/>
    <w:rsid w:val="006635F0"/>
    <w:rsid w:val="00667134"/>
    <w:rsid w:val="00671856"/>
    <w:rsid w:val="00675C07"/>
    <w:rsid w:val="0067641D"/>
    <w:rsid w:val="00676993"/>
    <w:rsid w:val="006779F7"/>
    <w:rsid w:val="00680033"/>
    <w:rsid w:val="0068062D"/>
    <w:rsid w:val="00680A82"/>
    <w:rsid w:val="006829EB"/>
    <w:rsid w:val="006870AA"/>
    <w:rsid w:val="00694B29"/>
    <w:rsid w:val="006960F0"/>
    <w:rsid w:val="00697D6D"/>
    <w:rsid w:val="006A1788"/>
    <w:rsid w:val="006A18A2"/>
    <w:rsid w:val="006B1467"/>
    <w:rsid w:val="006B22BF"/>
    <w:rsid w:val="006B4471"/>
    <w:rsid w:val="006C03F7"/>
    <w:rsid w:val="006C0BEC"/>
    <w:rsid w:val="006C2D5D"/>
    <w:rsid w:val="006C7F8A"/>
    <w:rsid w:val="006D3B16"/>
    <w:rsid w:val="006E08D3"/>
    <w:rsid w:val="006E6044"/>
    <w:rsid w:val="006E78DC"/>
    <w:rsid w:val="006F4B32"/>
    <w:rsid w:val="006F6B55"/>
    <w:rsid w:val="00700C2D"/>
    <w:rsid w:val="00705D54"/>
    <w:rsid w:val="007062AE"/>
    <w:rsid w:val="007062E4"/>
    <w:rsid w:val="0071405C"/>
    <w:rsid w:val="007142C2"/>
    <w:rsid w:val="00717308"/>
    <w:rsid w:val="00720EF2"/>
    <w:rsid w:val="00723523"/>
    <w:rsid w:val="00724059"/>
    <w:rsid w:val="00732ABD"/>
    <w:rsid w:val="007346FA"/>
    <w:rsid w:val="007350FE"/>
    <w:rsid w:val="007362A1"/>
    <w:rsid w:val="007400C7"/>
    <w:rsid w:val="00742F5F"/>
    <w:rsid w:val="0074496E"/>
    <w:rsid w:val="00747447"/>
    <w:rsid w:val="00750CA4"/>
    <w:rsid w:val="0075173B"/>
    <w:rsid w:val="00752D9D"/>
    <w:rsid w:val="00760F7A"/>
    <w:rsid w:val="0076140C"/>
    <w:rsid w:val="007617B7"/>
    <w:rsid w:val="00762331"/>
    <w:rsid w:val="00766D52"/>
    <w:rsid w:val="00771216"/>
    <w:rsid w:val="0077138F"/>
    <w:rsid w:val="0077359B"/>
    <w:rsid w:val="00773994"/>
    <w:rsid w:val="00774F53"/>
    <w:rsid w:val="00784CB9"/>
    <w:rsid w:val="00785511"/>
    <w:rsid w:val="0079107C"/>
    <w:rsid w:val="007A2F0D"/>
    <w:rsid w:val="007A45E9"/>
    <w:rsid w:val="007A5703"/>
    <w:rsid w:val="007B1771"/>
    <w:rsid w:val="007B24EA"/>
    <w:rsid w:val="007B4953"/>
    <w:rsid w:val="007B7AD0"/>
    <w:rsid w:val="007C1339"/>
    <w:rsid w:val="007C1462"/>
    <w:rsid w:val="007C3130"/>
    <w:rsid w:val="007C5923"/>
    <w:rsid w:val="007C701D"/>
    <w:rsid w:val="007D0F23"/>
    <w:rsid w:val="007D42D8"/>
    <w:rsid w:val="007D5BB7"/>
    <w:rsid w:val="007D6672"/>
    <w:rsid w:val="007D7680"/>
    <w:rsid w:val="007E29CE"/>
    <w:rsid w:val="007E2EA2"/>
    <w:rsid w:val="007E5DA0"/>
    <w:rsid w:val="007F000F"/>
    <w:rsid w:val="00802645"/>
    <w:rsid w:val="008055C2"/>
    <w:rsid w:val="008078BC"/>
    <w:rsid w:val="00807A9E"/>
    <w:rsid w:val="0081527D"/>
    <w:rsid w:val="00815973"/>
    <w:rsid w:val="008203B1"/>
    <w:rsid w:val="00820FCC"/>
    <w:rsid w:val="008221A6"/>
    <w:rsid w:val="00822682"/>
    <w:rsid w:val="0082381A"/>
    <w:rsid w:val="008252CC"/>
    <w:rsid w:val="00827368"/>
    <w:rsid w:val="00830708"/>
    <w:rsid w:val="00831C81"/>
    <w:rsid w:val="00832CCF"/>
    <w:rsid w:val="00835B13"/>
    <w:rsid w:val="00837051"/>
    <w:rsid w:val="00837A5D"/>
    <w:rsid w:val="008450CB"/>
    <w:rsid w:val="00854A51"/>
    <w:rsid w:val="00854B17"/>
    <w:rsid w:val="00856F52"/>
    <w:rsid w:val="00860A30"/>
    <w:rsid w:val="0086630F"/>
    <w:rsid w:val="00866969"/>
    <w:rsid w:val="008711FD"/>
    <w:rsid w:val="00871906"/>
    <w:rsid w:val="008720CF"/>
    <w:rsid w:val="0087382B"/>
    <w:rsid w:val="008756C8"/>
    <w:rsid w:val="00876B8A"/>
    <w:rsid w:val="008803B2"/>
    <w:rsid w:val="00880B62"/>
    <w:rsid w:val="00882D84"/>
    <w:rsid w:val="00883BB7"/>
    <w:rsid w:val="00884379"/>
    <w:rsid w:val="0088688A"/>
    <w:rsid w:val="00890CD2"/>
    <w:rsid w:val="008914F4"/>
    <w:rsid w:val="00894506"/>
    <w:rsid w:val="00894AAC"/>
    <w:rsid w:val="00895821"/>
    <w:rsid w:val="008959CD"/>
    <w:rsid w:val="00896EA3"/>
    <w:rsid w:val="008A19C1"/>
    <w:rsid w:val="008A33BE"/>
    <w:rsid w:val="008A7EAA"/>
    <w:rsid w:val="008B0032"/>
    <w:rsid w:val="008B0C39"/>
    <w:rsid w:val="008B23E4"/>
    <w:rsid w:val="008B2F77"/>
    <w:rsid w:val="008B3E76"/>
    <w:rsid w:val="008B7F33"/>
    <w:rsid w:val="008C0F7B"/>
    <w:rsid w:val="008C3590"/>
    <w:rsid w:val="008D5CB8"/>
    <w:rsid w:val="008E5B0E"/>
    <w:rsid w:val="008F0718"/>
    <w:rsid w:val="008F0999"/>
    <w:rsid w:val="008F1302"/>
    <w:rsid w:val="008F5987"/>
    <w:rsid w:val="00901AA5"/>
    <w:rsid w:val="00901F7C"/>
    <w:rsid w:val="00902B5D"/>
    <w:rsid w:val="00910B94"/>
    <w:rsid w:val="00912D9E"/>
    <w:rsid w:val="00917709"/>
    <w:rsid w:val="00922EAA"/>
    <w:rsid w:val="009238CE"/>
    <w:rsid w:val="00925FAF"/>
    <w:rsid w:val="009304DB"/>
    <w:rsid w:val="00931F55"/>
    <w:rsid w:val="00932208"/>
    <w:rsid w:val="0093299F"/>
    <w:rsid w:val="00932AB1"/>
    <w:rsid w:val="009332ED"/>
    <w:rsid w:val="00937002"/>
    <w:rsid w:val="0093708B"/>
    <w:rsid w:val="00937937"/>
    <w:rsid w:val="00942ED9"/>
    <w:rsid w:val="009443F2"/>
    <w:rsid w:val="00947F92"/>
    <w:rsid w:val="00950412"/>
    <w:rsid w:val="009509E2"/>
    <w:rsid w:val="0095694B"/>
    <w:rsid w:val="00957DE8"/>
    <w:rsid w:val="00963727"/>
    <w:rsid w:val="00964977"/>
    <w:rsid w:val="00970951"/>
    <w:rsid w:val="0097120F"/>
    <w:rsid w:val="009745D7"/>
    <w:rsid w:val="00976EC1"/>
    <w:rsid w:val="00977C75"/>
    <w:rsid w:val="009824ED"/>
    <w:rsid w:val="009850CE"/>
    <w:rsid w:val="00985482"/>
    <w:rsid w:val="00990655"/>
    <w:rsid w:val="0099228B"/>
    <w:rsid w:val="0099438F"/>
    <w:rsid w:val="00995581"/>
    <w:rsid w:val="00996CEF"/>
    <w:rsid w:val="009A28B6"/>
    <w:rsid w:val="009A2BE5"/>
    <w:rsid w:val="009A3993"/>
    <w:rsid w:val="009A4A74"/>
    <w:rsid w:val="009A545B"/>
    <w:rsid w:val="009B06DD"/>
    <w:rsid w:val="009B135C"/>
    <w:rsid w:val="009B278D"/>
    <w:rsid w:val="009B2A0C"/>
    <w:rsid w:val="009B4D36"/>
    <w:rsid w:val="009B7D4E"/>
    <w:rsid w:val="009C668A"/>
    <w:rsid w:val="009C6C13"/>
    <w:rsid w:val="009D7901"/>
    <w:rsid w:val="009E5064"/>
    <w:rsid w:val="009E7A6A"/>
    <w:rsid w:val="009F2335"/>
    <w:rsid w:val="009F5A7D"/>
    <w:rsid w:val="009F7B33"/>
    <w:rsid w:val="00A00D11"/>
    <w:rsid w:val="00A0110E"/>
    <w:rsid w:val="00A04A32"/>
    <w:rsid w:val="00A12724"/>
    <w:rsid w:val="00A13700"/>
    <w:rsid w:val="00A14759"/>
    <w:rsid w:val="00A15CFA"/>
    <w:rsid w:val="00A15EA7"/>
    <w:rsid w:val="00A22CB2"/>
    <w:rsid w:val="00A24C03"/>
    <w:rsid w:val="00A24E5C"/>
    <w:rsid w:val="00A25390"/>
    <w:rsid w:val="00A30596"/>
    <w:rsid w:val="00A348C2"/>
    <w:rsid w:val="00A41E22"/>
    <w:rsid w:val="00A46795"/>
    <w:rsid w:val="00A473DD"/>
    <w:rsid w:val="00A53577"/>
    <w:rsid w:val="00A53B5E"/>
    <w:rsid w:val="00A53EB0"/>
    <w:rsid w:val="00A55BD1"/>
    <w:rsid w:val="00A603F4"/>
    <w:rsid w:val="00A6670A"/>
    <w:rsid w:val="00A673DF"/>
    <w:rsid w:val="00A7244C"/>
    <w:rsid w:val="00A72C7C"/>
    <w:rsid w:val="00A72DC1"/>
    <w:rsid w:val="00A853F5"/>
    <w:rsid w:val="00A91B3D"/>
    <w:rsid w:val="00A93430"/>
    <w:rsid w:val="00A944AC"/>
    <w:rsid w:val="00A975AD"/>
    <w:rsid w:val="00AA131B"/>
    <w:rsid w:val="00AA2387"/>
    <w:rsid w:val="00AA2B63"/>
    <w:rsid w:val="00AA353E"/>
    <w:rsid w:val="00AB1039"/>
    <w:rsid w:val="00AB20DA"/>
    <w:rsid w:val="00AC0E2C"/>
    <w:rsid w:val="00AC3630"/>
    <w:rsid w:val="00AC4D3B"/>
    <w:rsid w:val="00AD0139"/>
    <w:rsid w:val="00AD0485"/>
    <w:rsid w:val="00AD0EBF"/>
    <w:rsid w:val="00AD30EA"/>
    <w:rsid w:val="00AD3FBE"/>
    <w:rsid w:val="00AD525E"/>
    <w:rsid w:val="00AE07DA"/>
    <w:rsid w:val="00AE1587"/>
    <w:rsid w:val="00AE15FD"/>
    <w:rsid w:val="00AE193F"/>
    <w:rsid w:val="00AE19CC"/>
    <w:rsid w:val="00AE36C4"/>
    <w:rsid w:val="00AE3DD6"/>
    <w:rsid w:val="00AE6F6B"/>
    <w:rsid w:val="00AE7113"/>
    <w:rsid w:val="00AF4512"/>
    <w:rsid w:val="00AF74E9"/>
    <w:rsid w:val="00B009D2"/>
    <w:rsid w:val="00B0150A"/>
    <w:rsid w:val="00B0446A"/>
    <w:rsid w:val="00B05DFA"/>
    <w:rsid w:val="00B078E5"/>
    <w:rsid w:val="00B11086"/>
    <w:rsid w:val="00B111D8"/>
    <w:rsid w:val="00B139BC"/>
    <w:rsid w:val="00B15E39"/>
    <w:rsid w:val="00B22C5B"/>
    <w:rsid w:val="00B23243"/>
    <w:rsid w:val="00B2520D"/>
    <w:rsid w:val="00B30430"/>
    <w:rsid w:val="00B32728"/>
    <w:rsid w:val="00B363FC"/>
    <w:rsid w:val="00B41E36"/>
    <w:rsid w:val="00B421B7"/>
    <w:rsid w:val="00B47A96"/>
    <w:rsid w:val="00B506C6"/>
    <w:rsid w:val="00B57825"/>
    <w:rsid w:val="00B60F72"/>
    <w:rsid w:val="00B61155"/>
    <w:rsid w:val="00B6412C"/>
    <w:rsid w:val="00B657D0"/>
    <w:rsid w:val="00B65DFE"/>
    <w:rsid w:val="00B6745F"/>
    <w:rsid w:val="00B67C9A"/>
    <w:rsid w:val="00B736D0"/>
    <w:rsid w:val="00B77FC0"/>
    <w:rsid w:val="00B80FBA"/>
    <w:rsid w:val="00B90132"/>
    <w:rsid w:val="00B92E43"/>
    <w:rsid w:val="00B93F30"/>
    <w:rsid w:val="00B95C08"/>
    <w:rsid w:val="00B96DCC"/>
    <w:rsid w:val="00BA027C"/>
    <w:rsid w:val="00BA147E"/>
    <w:rsid w:val="00BA55B9"/>
    <w:rsid w:val="00BA6DBF"/>
    <w:rsid w:val="00BA6EBB"/>
    <w:rsid w:val="00BA75F8"/>
    <w:rsid w:val="00BB3576"/>
    <w:rsid w:val="00BB36FC"/>
    <w:rsid w:val="00BB38D6"/>
    <w:rsid w:val="00BB3E85"/>
    <w:rsid w:val="00BB4113"/>
    <w:rsid w:val="00BB44B3"/>
    <w:rsid w:val="00BB543D"/>
    <w:rsid w:val="00BB67F0"/>
    <w:rsid w:val="00BB7E01"/>
    <w:rsid w:val="00BB7E2D"/>
    <w:rsid w:val="00BC0EF7"/>
    <w:rsid w:val="00BC1184"/>
    <w:rsid w:val="00BC2291"/>
    <w:rsid w:val="00BC5186"/>
    <w:rsid w:val="00BC55D1"/>
    <w:rsid w:val="00BD03D3"/>
    <w:rsid w:val="00BD5C64"/>
    <w:rsid w:val="00BD6DD8"/>
    <w:rsid w:val="00BD77B7"/>
    <w:rsid w:val="00BE0041"/>
    <w:rsid w:val="00BE08B3"/>
    <w:rsid w:val="00BE251D"/>
    <w:rsid w:val="00BE5BD8"/>
    <w:rsid w:val="00BE6CD4"/>
    <w:rsid w:val="00BE7A0A"/>
    <w:rsid w:val="00BE7F3E"/>
    <w:rsid w:val="00BF3593"/>
    <w:rsid w:val="00BF59D7"/>
    <w:rsid w:val="00C00F63"/>
    <w:rsid w:val="00C04BA9"/>
    <w:rsid w:val="00C06B86"/>
    <w:rsid w:val="00C10E37"/>
    <w:rsid w:val="00C144E5"/>
    <w:rsid w:val="00C16B88"/>
    <w:rsid w:val="00C21D3F"/>
    <w:rsid w:val="00C231A1"/>
    <w:rsid w:val="00C31CCA"/>
    <w:rsid w:val="00C35FEC"/>
    <w:rsid w:val="00C36E56"/>
    <w:rsid w:val="00C41C19"/>
    <w:rsid w:val="00C42480"/>
    <w:rsid w:val="00C46EFF"/>
    <w:rsid w:val="00C51213"/>
    <w:rsid w:val="00C63D87"/>
    <w:rsid w:val="00C747AD"/>
    <w:rsid w:val="00C77250"/>
    <w:rsid w:val="00C77C29"/>
    <w:rsid w:val="00C8156E"/>
    <w:rsid w:val="00C86800"/>
    <w:rsid w:val="00C91815"/>
    <w:rsid w:val="00C91FDC"/>
    <w:rsid w:val="00C922BC"/>
    <w:rsid w:val="00C9422B"/>
    <w:rsid w:val="00C9518D"/>
    <w:rsid w:val="00CA01A9"/>
    <w:rsid w:val="00CA2770"/>
    <w:rsid w:val="00CA3791"/>
    <w:rsid w:val="00CA3B81"/>
    <w:rsid w:val="00CA40AB"/>
    <w:rsid w:val="00CA40FB"/>
    <w:rsid w:val="00CA7323"/>
    <w:rsid w:val="00CB4EA0"/>
    <w:rsid w:val="00CD02E5"/>
    <w:rsid w:val="00CE5760"/>
    <w:rsid w:val="00CE58E5"/>
    <w:rsid w:val="00CE6239"/>
    <w:rsid w:val="00CE6932"/>
    <w:rsid w:val="00CF380D"/>
    <w:rsid w:val="00D01242"/>
    <w:rsid w:val="00D117DC"/>
    <w:rsid w:val="00D12675"/>
    <w:rsid w:val="00D15D1F"/>
    <w:rsid w:val="00D21040"/>
    <w:rsid w:val="00D224F7"/>
    <w:rsid w:val="00D27300"/>
    <w:rsid w:val="00D32A2A"/>
    <w:rsid w:val="00D3382D"/>
    <w:rsid w:val="00D36440"/>
    <w:rsid w:val="00D4116E"/>
    <w:rsid w:val="00D4310F"/>
    <w:rsid w:val="00D4316A"/>
    <w:rsid w:val="00D433C2"/>
    <w:rsid w:val="00D4568F"/>
    <w:rsid w:val="00D46ACB"/>
    <w:rsid w:val="00D542B7"/>
    <w:rsid w:val="00D56B0E"/>
    <w:rsid w:val="00D62A61"/>
    <w:rsid w:val="00D639AF"/>
    <w:rsid w:val="00D641E6"/>
    <w:rsid w:val="00D70750"/>
    <w:rsid w:val="00D75FD4"/>
    <w:rsid w:val="00D7605B"/>
    <w:rsid w:val="00D766D6"/>
    <w:rsid w:val="00D82CB9"/>
    <w:rsid w:val="00D83884"/>
    <w:rsid w:val="00D84A83"/>
    <w:rsid w:val="00D87DC2"/>
    <w:rsid w:val="00D9030D"/>
    <w:rsid w:val="00D93C13"/>
    <w:rsid w:val="00D93E90"/>
    <w:rsid w:val="00D9531C"/>
    <w:rsid w:val="00DA00A4"/>
    <w:rsid w:val="00DA0B99"/>
    <w:rsid w:val="00DA2551"/>
    <w:rsid w:val="00DA2729"/>
    <w:rsid w:val="00DA2D70"/>
    <w:rsid w:val="00DA6B2E"/>
    <w:rsid w:val="00DA7270"/>
    <w:rsid w:val="00DB0EAD"/>
    <w:rsid w:val="00DB17FD"/>
    <w:rsid w:val="00DB2C2E"/>
    <w:rsid w:val="00DB35B5"/>
    <w:rsid w:val="00DB5D26"/>
    <w:rsid w:val="00DC1E9D"/>
    <w:rsid w:val="00DC6CAE"/>
    <w:rsid w:val="00DC71CA"/>
    <w:rsid w:val="00DD4C82"/>
    <w:rsid w:val="00DE51E8"/>
    <w:rsid w:val="00DE5F33"/>
    <w:rsid w:val="00DF0D4B"/>
    <w:rsid w:val="00DF0F1E"/>
    <w:rsid w:val="00DF4C0F"/>
    <w:rsid w:val="00DF7031"/>
    <w:rsid w:val="00E0048D"/>
    <w:rsid w:val="00E01425"/>
    <w:rsid w:val="00E02280"/>
    <w:rsid w:val="00E03CBB"/>
    <w:rsid w:val="00E075AF"/>
    <w:rsid w:val="00E11602"/>
    <w:rsid w:val="00E21357"/>
    <w:rsid w:val="00E2326D"/>
    <w:rsid w:val="00E34385"/>
    <w:rsid w:val="00E35C45"/>
    <w:rsid w:val="00E458C9"/>
    <w:rsid w:val="00E45F0A"/>
    <w:rsid w:val="00E46858"/>
    <w:rsid w:val="00E47109"/>
    <w:rsid w:val="00E50D42"/>
    <w:rsid w:val="00E55BFE"/>
    <w:rsid w:val="00E56BE8"/>
    <w:rsid w:val="00E62F48"/>
    <w:rsid w:val="00E63845"/>
    <w:rsid w:val="00E64274"/>
    <w:rsid w:val="00E66216"/>
    <w:rsid w:val="00E72E70"/>
    <w:rsid w:val="00E82A00"/>
    <w:rsid w:val="00E87DDB"/>
    <w:rsid w:val="00E93C13"/>
    <w:rsid w:val="00E96EBA"/>
    <w:rsid w:val="00EA5EA5"/>
    <w:rsid w:val="00EA7F5F"/>
    <w:rsid w:val="00EB344E"/>
    <w:rsid w:val="00EB5A02"/>
    <w:rsid w:val="00EB6BF8"/>
    <w:rsid w:val="00EB733F"/>
    <w:rsid w:val="00EB7354"/>
    <w:rsid w:val="00EB781E"/>
    <w:rsid w:val="00EC1C9E"/>
    <w:rsid w:val="00EC306E"/>
    <w:rsid w:val="00EC4EA3"/>
    <w:rsid w:val="00ED2149"/>
    <w:rsid w:val="00ED5325"/>
    <w:rsid w:val="00EE189B"/>
    <w:rsid w:val="00EE2DB6"/>
    <w:rsid w:val="00EE364D"/>
    <w:rsid w:val="00EE3820"/>
    <w:rsid w:val="00EF0AB5"/>
    <w:rsid w:val="00EF15C4"/>
    <w:rsid w:val="00EF42CE"/>
    <w:rsid w:val="00EF4DB5"/>
    <w:rsid w:val="00EF60B2"/>
    <w:rsid w:val="00F026A7"/>
    <w:rsid w:val="00F03C0F"/>
    <w:rsid w:val="00F059D4"/>
    <w:rsid w:val="00F07FE5"/>
    <w:rsid w:val="00F132B8"/>
    <w:rsid w:val="00F1628D"/>
    <w:rsid w:val="00F16ADE"/>
    <w:rsid w:val="00F21E14"/>
    <w:rsid w:val="00F223D4"/>
    <w:rsid w:val="00F27F99"/>
    <w:rsid w:val="00F305B1"/>
    <w:rsid w:val="00F3391C"/>
    <w:rsid w:val="00F3412A"/>
    <w:rsid w:val="00F34CCE"/>
    <w:rsid w:val="00F35895"/>
    <w:rsid w:val="00F37C6F"/>
    <w:rsid w:val="00F400FD"/>
    <w:rsid w:val="00F43F11"/>
    <w:rsid w:val="00F44779"/>
    <w:rsid w:val="00F472C1"/>
    <w:rsid w:val="00F47D5D"/>
    <w:rsid w:val="00F50D15"/>
    <w:rsid w:val="00F51367"/>
    <w:rsid w:val="00F52D4A"/>
    <w:rsid w:val="00F5385A"/>
    <w:rsid w:val="00F563F2"/>
    <w:rsid w:val="00F576D7"/>
    <w:rsid w:val="00F579F7"/>
    <w:rsid w:val="00F65BA9"/>
    <w:rsid w:val="00F65BD9"/>
    <w:rsid w:val="00F74CA3"/>
    <w:rsid w:val="00F7576B"/>
    <w:rsid w:val="00F8106C"/>
    <w:rsid w:val="00F83A72"/>
    <w:rsid w:val="00F83D48"/>
    <w:rsid w:val="00F84BAA"/>
    <w:rsid w:val="00F84DBB"/>
    <w:rsid w:val="00F875D6"/>
    <w:rsid w:val="00F87665"/>
    <w:rsid w:val="00F87A9D"/>
    <w:rsid w:val="00F87E37"/>
    <w:rsid w:val="00F90A98"/>
    <w:rsid w:val="00F90DE5"/>
    <w:rsid w:val="00F9226E"/>
    <w:rsid w:val="00F92B85"/>
    <w:rsid w:val="00F9311F"/>
    <w:rsid w:val="00F9403A"/>
    <w:rsid w:val="00F94041"/>
    <w:rsid w:val="00F95F5D"/>
    <w:rsid w:val="00F96CFC"/>
    <w:rsid w:val="00F977C9"/>
    <w:rsid w:val="00FA201E"/>
    <w:rsid w:val="00FA3EE7"/>
    <w:rsid w:val="00FA522E"/>
    <w:rsid w:val="00FA652A"/>
    <w:rsid w:val="00FB0714"/>
    <w:rsid w:val="00FB4D45"/>
    <w:rsid w:val="00FB4E6B"/>
    <w:rsid w:val="00FD059A"/>
    <w:rsid w:val="00FD2E0B"/>
    <w:rsid w:val="00FD3DCC"/>
    <w:rsid w:val="00FD51F5"/>
    <w:rsid w:val="00FD62F1"/>
    <w:rsid w:val="00FD7446"/>
    <w:rsid w:val="00FE0A5C"/>
    <w:rsid w:val="00FE0B9E"/>
    <w:rsid w:val="00FE2CE9"/>
    <w:rsid w:val="00FE466A"/>
    <w:rsid w:val="00FF0441"/>
    <w:rsid w:val="00FF0A3B"/>
    <w:rsid w:val="00FF337C"/>
    <w:rsid w:val="00FF6C1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C4037B"/>
  <w15:chartTrackingRefBased/>
  <w15:docId w15:val="{333D4C5D-EA39-4890-8004-FC4DC6B25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6C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F53F0"/>
    <w:pPr>
      <w:spacing w:after="0" w:line="240" w:lineRule="auto"/>
    </w:pPr>
  </w:style>
  <w:style w:type="character" w:styleId="CommentReference">
    <w:name w:val="annotation reference"/>
    <w:basedOn w:val="DefaultParagraphFont"/>
    <w:uiPriority w:val="99"/>
    <w:semiHidden/>
    <w:unhideWhenUsed/>
    <w:rsid w:val="00BC5186"/>
    <w:rPr>
      <w:sz w:val="16"/>
      <w:szCs w:val="16"/>
    </w:rPr>
  </w:style>
  <w:style w:type="paragraph" w:styleId="CommentText">
    <w:name w:val="annotation text"/>
    <w:basedOn w:val="Normal"/>
    <w:link w:val="CommentTextChar"/>
    <w:uiPriority w:val="99"/>
    <w:unhideWhenUsed/>
    <w:rsid w:val="00BC5186"/>
    <w:pPr>
      <w:spacing w:line="240" w:lineRule="auto"/>
    </w:pPr>
    <w:rPr>
      <w:sz w:val="20"/>
      <w:szCs w:val="20"/>
    </w:rPr>
  </w:style>
  <w:style w:type="character" w:customStyle="1" w:styleId="CommentTextChar">
    <w:name w:val="Comment Text Char"/>
    <w:basedOn w:val="DefaultParagraphFont"/>
    <w:link w:val="CommentText"/>
    <w:uiPriority w:val="99"/>
    <w:rsid w:val="00BC5186"/>
    <w:rPr>
      <w:sz w:val="20"/>
      <w:szCs w:val="20"/>
    </w:rPr>
  </w:style>
  <w:style w:type="paragraph" w:styleId="CommentSubject">
    <w:name w:val="annotation subject"/>
    <w:basedOn w:val="CommentText"/>
    <w:next w:val="CommentText"/>
    <w:link w:val="CommentSubjectChar"/>
    <w:uiPriority w:val="99"/>
    <w:semiHidden/>
    <w:unhideWhenUsed/>
    <w:rsid w:val="00BC5186"/>
    <w:rPr>
      <w:b/>
      <w:bCs/>
    </w:rPr>
  </w:style>
  <w:style w:type="character" w:customStyle="1" w:styleId="CommentSubjectChar">
    <w:name w:val="Comment Subject Char"/>
    <w:basedOn w:val="CommentTextChar"/>
    <w:link w:val="CommentSubject"/>
    <w:uiPriority w:val="99"/>
    <w:semiHidden/>
    <w:rsid w:val="00BC5186"/>
    <w:rPr>
      <w:b/>
      <w:bCs/>
      <w:sz w:val="20"/>
      <w:szCs w:val="20"/>
    </w:rPr>
  </w:style>
  <w:style w:type="paragraph" w:customStyle="1" w:styleId="EndNoteBibliographyTitle">
    <w:name w:val="EndNote Bibliography Title"/>
    <w:basedOn w:val="Normal"/>
    <w:link w:val="EndNoteBibliographyTitleChar"/>
    <w:rsid w:val="00871906"/>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871906"/>
  </w:style>
  <w:style w:type="character" w:customStyle="1" w:styleId="EndNoteBibliographyTitleChar">
    <w:name w:val="EndNote Bibliography Title Char"/>
    <w:basedOn w:val="NoSpacingChar"/>
    <w:link w:val="EndNoteBibliographyTitle"/>
    <w:rsid w:val="00871906"/>
    <w:rPr>
      <w:rFonts w:ascii="Calibri" w:hAnsi="Calibri" w:cs="Calibri"/>
      <w:noProof/>
      <w:lang w:val="en-US"/>
    </w:rPr>
  </w:style>
  <w:style w:type="paragraph" w:customStyle="1" w:styleId="EndNoteBibliography">
    <w:name w:val="EndNote Bibliography"/>
    <w:basedOn w:val="Normal"/>
    <w:link w:val="EndNoteBibliographyChar"/>
    <w:rsid w:val="00871906"/>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871906"/>
    <w:rPr>
      <w:rFonts w:ascii="Calibri" w:hAnsi="Calibri" w:cs="Calibri"/>
      <w:noProof/>
      <w:lang w:val="en-US"/>
    </w:rPr>
  </w:style>
  <w:style w:type="character" w:styleId="PlaceholderText">
    <w:name w:val="Placeholder Text"/>
    <w:basedOn w:val="DefaultParagraphFont"/>
    <w:uiPriority w:val="99"/>
    <w:semiHidden/>
    <w:rsid w:val="004617F2"/>
    <w:rPr>
      <w:color w:val="808080"/>
    </w:rPr>
  </w:style>
  <w:style w:type="character" w:customStyle="1" w:styleId="normaltextrun">
    <w:name w:val="normaltextrun"/>
    <w:basedOn w:val="DefaultParagraphFont"/>
    <w:rsid w:val="000D3F21"/>
  </w:style>
  <w:style w:type="character" w:styleId="Hyperlink">
    <w:name w:val="Hyperlink"/>
    <w:basedOn w:val="DefaultParagraphFont"/>
    <w:uiPriority w:val="99"/>
    <w:unhideWhenUsed/>
    <w:rsid w:val="00E82A00"/>
    <w:rPr>
      <w:color w:val="0563C1"/>
      <w:u w:val="single"/>
    </w:rPr>
  </w:style>
  <w:style w:type="paragraph" w:styleId="Header">
    <w:name w:val="header"/>
    <w:basedOn w:val="Normal"/>
    <w:link w:val="HeaderChar"/>
    <w:uiPriority w:val="99"/>
    <w:unhideWhenUsed/>
    <w:rsid w:val="0031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4195"/>
  </w:style>
  <w:style w:type="paragraph" w:styleId="Footer">
    <w:name w:val="footer"/>
    <w:basedOn w:val="Normal"/>
    <w:link w:val="FooterChar"/>
    <w:uiPriority w:val="99"/>
    <w:unhideWhenUsed/>
    <w:rsid w:val="0031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195"/>
  </w:style>
  <w:style w:type="paragraph" w:styleId="Revision">
    <w:name w:val="Revision"/>
    <w:hidden/>
    <w:uiPriority w:val="99"/>
    <w:semiHidden/>
    <w:rsid w:val="00705D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0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N.Birts@soton.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043C2-19E5-4882-ADBE-BB7F605D6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1610</Words>
  <Characters>66179</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ilton</dc:creator>
  <cp:keywords/>
  <dc:description/>
  <cp:lastModifiedBy>Charlie Birts</cp:lastModifiedBy>
  <cp:revision>7</cp:revision>
  <cp:lastPrinted>2022-10-27T09:00:00Z</cp:lastPrinted>
  <dcterms:created xsi:type="dcterms:W3CDTF">2023-07-06T15:25:00Z</dcterms:created>
  <dcterms:modified xsi:type="dcterms:W3CDTF">2023-07-14T13:28:00Z</dcterms:modified>
</cp:coreProperties>
</file>